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96C9" w14:textId="77777777" w:rsidR="00EB178B" w:rsidRPr="004B6188" w:rsidRDefault="00EB178B" w:rsidP="004B6188">
      <w:pPr>
        <w:jc w:val="center"/>
        <w:rPr>
          <w:sz w:val="28"/>
          <w:szCs w:val="28"/>
        </w:rPr>
      </w:pPr>
    </w:p>
    <w:p w14:paraId="30CC5391" w14:textId="77777777" w:rsidR="00EB178B" w:rsidRPr="004B6188" w:rsidRDefault="00EB178B" w:rsidP="004B6188">
      <w:pPr>
        <w:jc w:val="center"/>
        <w:rPr>
          <w:sz w:val="28"/>
          <w:szCs w:val="28"/>
        </w:rPr>
      </w:pPr>
    </w:p>
    <w:p w14:paraId="2C8DE8F5" w14:textId="5B2ED2D9" w:rsidR="00EB178B" w:rsidRPr="004B6188" w:rsidRDefault="00EB178B" w:rsidP="004B6188">
      <w:pPr>
        <w:jc w:val="center"/>
        <w:rPr>
          <w:sz w:val="28"/>
          <w:szCs w:val="28"/>
        </w:rPr>
      </w:pPr>
    </w:p>
    <w:p w14:paraId="2E5BB27D" w14:textId="77777777" w:rsidR="00EB178B" w:rsidRPr="004B6188" w:rsidRDefault="00EB178B" w:rsidP="004B6188">
      <w:pPr>
        <w:jc w:val="center"/>
        <w:rPr>
          <w:sz w:val="28"/>
          <w:szCs w:val="28"/>
        </w:rPr>
      </w:pPr>
    </w:p>
    <w:p w14:paraId="65133016" w14:textId="0EDB2F38" w:rsidR="00886027" w:rsidRPr="004B6188" w:rsidRDefault="00886027" w:rsidP="00156018">
      <w:pPr>
        <w:ind w:firstLine="0"/>
        <w:jc w:val="center"/>
        <w:rPr>
          <w:sz w:val="28"/>
          <w:szCs w:val="28"/>
        </w:rPr>
      </w:pPr>
      <w:r w:rsidRPr="004B6188">
        <w:rPr>
          <w:sz w:val="28"/>
          <w:szCs w:val="28"/>
        </w:rPr>
        <w:t xml:space="preserve">A method to streamline </w:t>
      </w:r>
      <w:r w:rsidRPr="004B6188">
        <w:rPr>
          <w:i/>
          <w:sz w:val="28"/>
          <w:szCs w:val="28"/>
        </w:rPr>
        <w:t>p</w:t>
      </w:r>
      <w:r w:rsidRPr="004B6188">
        <w:rPr>
          <w:sz w:val="28"/>
          <w:szCs w:val="28"/>
        </w:rPr>
        <w:t>-hacking</w:t>
      </w:r>
    </w:p>
    <w:p w14:paraId="09AF279A" w14:textId="77777777" w:rsidR="00EB178B" w:rsidRPr="004B6188" w:rsidRDefault="00EB178B" w:rsidP="004B6188">
      <w:pPr>
        <w:jc w:val="center"/>
        <w:rPr>
          <w:sz w:val="24"/>
          <w:szCs w:val="24"/>
        </w:rPr>
      </w:pPr>
    </w:p>
    <w:p w14:paraId="7B8C69E6" w14:textId="3B879471" w:rsidR="00886027" w:rsidRPr="004B6188" w:rsidRDefault="00886027" w:rsidP="00156018">
      <w:pPr>
        <w:ind w:firstLine="0"/>
        <w:jc w:val="center"/>
        <w:rPr>
          <w:sz w:val="24"/>
          <w:szCs w:val="24"/>
        </w:rPr>
      </w:pPr>
      <w:r w:rsidRPr="004B6188">
        <w:rPr>
          <w:sz w:val="24"/>
          <w:szCs w:val="24"/>
        </w:rPr>
        <w:t>Ian Hussey</w:t>
      </w:r>
    </w:p>
    <w:p w14:paraId="5B56901C" w14:textId="77777777" w:rsidR="00EB178B" w:rsidRPr="004B6188" w:rsidRDefault="00EB178B" w:rsidP="004B6188">
      <w:pPr>
        <w:jc w:val="center"/>
        <w:rPr>
          <w:sz w:val="24"/>
          <w:szCs w:val="24"/>
        </w:rPr>
      </w:pPr>
    </w:p>
    <w:p w14:paraId="3C7A9D3A" w14:textId="181F3AF3" w:rsidR="00500FE5" w:rsidRDefault="00BC0476" w:rsidP="004B6188">
      <w:pPr>
        <w:ind w:left="720" w:right="740" w:firstLine="0"/>
        <w:rPr>
          <w:sz w:val="20"/>
          <w:szCs w:val="20"/>
        </w:rPr>
      </w:pPr>
      <w:r w:rsidRPr="004B6188">
        <w:rPr>
          <w:sz w:val="20"/>
          <w:szCs w:val="20"/>
        </w:rPr>
        <w:t xml:space="preserve">The analytic strategy of </w:t>
      </w:r>
      <w:r w:rsidRPr="004B6188">
        <w:rPr>
          <w:i/>
          <w:sz w:val="20"/>
          <w:szCs w:val="20"/>
        </w:rPr>
        <w:t>p</w:t>
      </w:r>
      <w:r w:rsidRPr="004B6188">
        <w:rPr>
          <w:sz w:val="20"/>
          <w:szCs w:val="20"/>
        </w:rPr>
        <w:t xml:space="preserve">-hacking has rapidly accelerated </w:t>
      </w:r>
      <w:r w:rsidR="00723595">
        <w:rPr>
          <w:sz w:val="20"/>
          <w:szCs w:val="20"/>
        </w:rPr>
        <w:t>the</w:t>
      </w:r>
      <w:r w:rsidRPr="004B6188">
        <w:rPr>
          <w:sz w:val="20"/>
          <w:szCs w:val="20"/>
        </w:rPr>
        <w:t xml:space="preserve"> </w:t>
      </w:r>
      <w:r w:rsidR="00723595">
        <w:rPr>
          <w:sz w:val="20"/>
          <w:szCs w:val="20"/>
        </w:rPr>
        <w:t>achievement</w:t>
      </w:r>
      <w:r w:rsidRPr="004B6188">
        <w:rPr>
          <w:sz w:val="20"/>
          <w:szCs w:val="20"/>
        </w:rPr>
        <w:t xml:space="preserve"> of </w:t>
      </w:r>
      <w:r w:rsidR="00FE4795" w:rsidRPr="004B6188">
        <w:rPr>
          <w:sz w:val="20"/>
          <w:szCs w:val="20"/>
        </w:rPr>
        <w:t>psychological scien</w:t>
      </w:r>
      <w:r w:rsidR="00FE4795">
        <w:rPr>
          <w:sz w:val="20"/>
          <w:szCs w:val="20"/>
        </w:rPr>
        <w:t xml:space="preserve">tists’ </w:t>
      </w:r>
      <w:r w:rsidR="00FB407B" w:rsidRPr="004B6188">
        <w:rPr>
          <w:sz w:val="20"/>
          <w:szCs w:val="20"/>
        </w:rPr>
        <w:t>goals</w:t>
      </w:r>
      <w:r w:rsidR="00723595">
        <w:rPr>
          <w:sz w:val="20"/>
          <w:szCs w:val="20"/>
        </w:rPr>
        <w:t xml:space="preserve"> (</w:t>
      </w:r>
      <w:r w:rsidR="00723595" w:rsidRPr="00723595">
        <w:rPr>
          <w:sz w:val="20"/>
          <w:szCs w:val="20"/>
        </w:rPr>
        <w:t>e.g., publications &amp; tenure</w:t>
      </w:r>
      <w:r w:rsidR="00723595">
        <w:rPr>
          <w:sz w:val="20"/>
          <w:szCs w:val="20"/>
        </w:rPr>
        <w:t>)</w:t>
      </w:r>
      <w:r w:rsidRPr="004B6188">
        <w:rPr>
          <w:sz w:val="20"/>
          <w:szCs w:val="20"/>
        </w:rPr>
        <w:t xml:space="preserve">, but has suffered a number of setbacks in recent years. In order to remediate this, this article presents a statistical </w:t>
      </w:r>
      <w:r w:rsidR="003901A5">
        <w:rPr>
          <w:sz w:val="20"/>
          <w:szCs w:val="20"/>
        </w:rPr>
        <w:t>inference me</w:t>
      </w:r>
      <w:r w:rsidR="00AF04D8">
        <w:rPr>
          <w:sz w:val="20"/>
          <w:szCs w:val="20"/>
        </w:rPr>
        <w:t>thod</w:t>
      </w:r>
      <w:r w:rsidRPr="004B6188">
        <w:rPr>
          <w:sz w:val="20"/>
          <w:szCs w:val="20"/>
        </w:rPr>
        <w:t xml:space="preserve"> that can greatly accelerate and streamline the </w:t>
      </w:r>
      <w:r w:rsidRPr="004B6188">
        <w:rPr>
          <w:i/>
          <w:sz w:val="20"/>
          <w:szCs w:val="20"/>
        </w:rPr>
        <w:t>p</w:t>
      </w:r>
      <w:r w:rsidR="0006114F" w:rsidRPr="004B6188">
        <w:rPr>
          <w:sz w:val="20"/>
          <w:szCs w:val="20"/>
        </w:rPr>
        <w:t>-hacking process: generating random numbers that are &lt; .05</w:t>
      </w:r>
      <w:r w:rsidR="00863A76" w:rsidRPr="004B6188">
        <w:rPr>
          <w:sz w:val="20"/>
          <w:szCs w:val="20"/>
        </w:rPr>
        <w:t>. I</w:t>
      </w:r>
      <w:r w:rsidR="00262975" w:rsidRPr="004B6188">
        <w:rPr>
          <w:sz w:val="20"/>
          <w:szCs w:val="20"/>
        </w:rPr>
        <w:t xml:space="preserve"> refer to </w:t>
      </w:r>
      <w:r w:rsidR="00863A76" w:rsidRPr="004B6188">
        <w:rPr>
          <w:sz w:val="20"/>
          <w:szCs w:val="20"/>
        </w:rPr>
        <w:t xml:space="preserve">this approach </w:t>
      </w:r>
      <w:r w:rsidR="00262975" w:rsidRPr="004B6188">
        <w:rPr>
          <w:sz w:val="20"/>
          <w:szCs w:val="20"/>
        </w:rPr>
        <w:t xml:space="preserve">as </w:t>
      </w:r>
      <w:r w:rsidR="00262975" w:rsidRPr="004B6188">
        <w:rPr>
          <w:i/>
          <w:sz w:val="20"/>
          <w:szCs w:val="20"/>
        </w:rPr>
        <w:t>p</w:t>
      </w:r>
      <w:r w:rsidR="009D070F">
        <w:rPr>
          <w:i/>
          <w:sz w:val="20"/>
          <w:szCs w:val="20"/>
          <w:vertAlign w:val="subscript"/>
        </w:rPr>
        <w:t>ointless</w:t>
      </w:r>
      <w:r w:rsidR="0006114F" w:rsidRPr="004B6188">
        <w:rPr>
          <w:sz w:val="20"/>
          <w:szCs w:val="20"/>
        </w:rPr>
        <w:t>.</w:t>
      </w:r>
      <w:r w:rsidRPr="004B6188">
        <w:rPr>
          <w:sz w:val="20"/>
          <w:szCs w:val="20"/>
        </w:rPr>
        <w:t xml:space="preserve"> Results of a</w:t>
      </w:r>
      <w:r w:rsidR="00262975" w:rsidRPr="004B6188">
        <w:rPr>
          <w:sz w:val="20"/>
          <w:szCs w:val="20"/>
        </w:rPr>
        <w:t xml:space="preserve"> simulation study are presented</w:t>
      </w:r>
      <w:r w:rsidRPr="004B6188">
        <w:rPr>
          <w:sz w:val="20"/>
          <w:szCs w:val="20"/>
        </w:rPr>
        <w:t xml:space="preserve"> and an R script is provided</w:t>
      </w:r>
      <w:r w:rsidR="00863A76" w:rsidRPr="004B6188">
        <w:rPr>
          <w:sz w:val="20"/>
          <w:szCs w:val="20"/>
        </w:rPr>
        <w:t xml:space="preserve"> for others to use</w:t>
      </w:r>
      <w:r w:rsidRPr="004B6188">
        <w:rPr>
          <w:sz w:val="20"/>
          <w:szCs w:val="20"/>
        </w:rPr>
        <w:t xml:space="preserve">. In the absence of systemic changes to modal </w:t>
      </w:r>
      <w:r w:rsidRPr="004B6188">
        <w:rPr>
          <w:i/>
          <w:sz w:val="20"/>
          <w:szCs w:val="20"/>
        </w:rPr>
        <w:t>p</w:t>
      </w:r>
      <w:r w:rsidRPr="004B6188">
        <w:rPr>
          <w:sz w:val="20"/>
          <w:szCs w:val="20"/>
        </w:rPr>
        <w:t>-hacking practices within psychological science</w:t>
      </w:r>
      <w:r w:rsidR="00177AEC">
        <w:rPr>
          <w:sz w:val="20"/>
          <w:szCs w:val="20"/>
        </w:rPr>
        <w:t xml:space="preserve"> (</w:t>
      </w:r>
      <w:r w:rsidR="00177AEC" w:rsidRPr="004B6188">
        <w:rPr>
          <w:sz w:val="20"/>
          <w:szCs w:val="20"/>
        </w:rPr>
        <w:t>e.g., worrying trends such as preregistration and replication</w:t>
      </w:r>
      <w:r w:rsidR="00177AEC">
        <w:rPr>
          <w:sz w:val="20"/>
          <w:szCs w:val="20"/>
        </w:rPr>
        <w:t>),</w:t>
      </w:r>
      <w:r w:rsidR="00FB407B" w:rsidRPr="004B6188">
        <w:rPr>
          <w:sz w:val="20"/>
          <w:szCs w:val="20"/>
        </w:rPr>
        <w:t xml:space="preserve"> </w:t>
      </w:r>
      <w:r w:rsidR="00863A76" w:rsidRPr="004B6188">
        <w:rPr>
          <w:sz w:val="20"/>
          <w:szCs w:val="20"/>
        </w:rPr>
        <w:t>I</w:t>
      </w:r>
      <w:r w:rsidR="00262975" w:rsidRPr="004B6188">
        <w:rPr>
          <w:sz w:val="20"/>
          <w:szCs w:val="20"/>
        </w:rPr>
        <w:t xml:space="preserve"> argue</w:t>
      </w:r>
      <w:r w:rsidRPr="004B6188">
        <w:rPr>
          <w:sz w:val="20"/>
          <w:szCs w:val="20"/>
        </w:rPr>
        <w:t xml:space="preserve"> that vast amounts of time and research funding could be saved through the widespread adoption of this innovative approach.</w:t>
      </w:r>
    </w:p>
    <w:p w14:paraId="61E63485" w14:textId="13E0634E" w:rsidR="00B45CCD" w:rsidRDefault="00B45CCD" w:rsidP="005D13BD">
      <w:pPr>
        <w:pStyle w:val="Bibliography"/>
      </w:pPr>
    </w:p>
    <w:p w14:paraId="50974E91" w14:textId="77777777" w:rsidR="00277879" w:rsidRDefault="00277879" w:rsidP="00277879">
      <w:pPr>
        <w:sectPr w:rsidR="00277879" w:rsidSect="000E0B4E">
          <w:headerReference w:type="even" r:id="rId8"/>
          <w:headerReference w:type="default" r:id="rId9"/>
          <w:footerReference w:type="even" r:id="rId10"/>
          <w:footerReference w:type="default" r:id="rId11"/>
          <w:footerReference w:type="first" r:id="rId12"/>
          <w:pgSz w:w="11900" w:h="16840" w:code="9"/>
          <w:pgMar w:top="1440" w:right="1440" w:bottom="1440" w:left="1440" w:header="720" w:footer="720" w:gutter="0"/>
          <w:cols w:space="720"/>
          <w:docGrid w:linePitch="245"/>
        </w:sectPr>
      </w:pPr>
    </w:p>
    <w:p w14:paraId="60526224" w14:textId="1BC56198" w:rsidR="00277879" w:rsidRPr="000D503F" w:rsidRDefault="00B03B64" w:rsidP="00491D88">
      <w:pPr>
        <w:ind w:firstLine="0"/>
        <w:rPr>
          <w:highlight w:val="yellow"/>
        </w:rPr>
      </w:pPr>
      <w:r w:rsidRPr="00E938FD">
        <w:rPr>
          <w:i/>
        </w:rPr>
        <w:t>p</w:t>
      </w:r>
      <w:r w:rsidRPr="00E938FD">
        <w:t>-hacking –</w:t>
      </w:r>
      <w:r w:rsidR="00491D88">
        <w:t xml:space="preserve"> </w:t>
      </w:r>
      <w:r w:rsidR="00263365">
        <w:t xml:space="preserve">the </w:t>
      </w:r>
      <w:r w:rsidRPr="00E938FD">
        <w:t>updat</w:t>
      </w:r>
      <w:r w:rsidR="00491D88">
        <w:t>ing</w:t>
      </w:r>
      <w:r w:rsidRPr="00E938FD">
        <w:t xml:space="preserve"> or adjust</w:t>
      </w:r>
      <w:r w:rsidR="00491D88">
        <w:t>ing</w:t>
      </w:r>
      <w:r w:rsidRPr="00E938FD">
        <w:t xml:space="preserve"> </w:t>
      </w:r>
      <w:r w:rsidR="00410EB3">
        <w:t xml:space="preserve">of </w:t>
      </w:r>
      <w:r w:rsidRPr="00E938FD">
        <w:t xml:space="preserve">data </w:t>
      </w:r>
      <w:r w:rsidR="00491D88">
        <w:t xml:space="preserve">or analyses </w:t>
      </w:r>
      <w:r w:rsidRPr="00E938FD">
        <w:t xml:space="preserve">in light of prior beliefs about hypotheses – has proven to be of exceptional utility to the </w:t>
      </w:r>
      <w:r w:rsidR="001F5949" w:rsidRPr="00E938FD">
        <w:t xml:space="preserve">goals of </w:t>
      </w:r>
      <w:r w:rsidRPr="00E938FD">
        <w:t>psychological scien</w:t>
      </w:r>
      <w:r w:rsidR="001F5949" w:rsidRPr="00E938FD">
        <w:t>tists</w:t>
      </w:r>
      <w:r w:rsidR="00BA2E34" w:rsidRPr="00E938FD">
        <w:t xml:space="preserve"> (</w:t>
      </w:r>
      <w:r w:rsidR="00D17123" w:rsidRPr="00E938FD">
        <w:t>e.g.</w:t>
      </w:r>
      <w:r w:rsidR="00BA2E34" w:rsidRPr="00E938FD">
        <w:t xml:space="preserve">, acquiring high-impact publications, tenure, </w:t>
      </w:r>
      <w:r w:rsidR="00E31CB2" w:rsidRPr="00E938FD">
        <w:t xml:space="preserve">and </w:t>
      </w:r>
      <w:r w:rsidR="00BB5A92" w:rsidRPr="00E938FD">
        <w:t xml:space="preserve">paid </w:t>
      </w:r>
      <w:r w:rsidR="00BA2E34" w:rsidRPr="00E938FD">
        <w:t xml:space="preserve">speaking engagements). While a number of useful tutorials in </w:t>
      </w:r>
      <w:r w:rsidR="00BA2E34" w:rsidRPr="00E938FD">
        <w:rPr>
          <w:i/>
        </w:rPr>
        <w:t>p</w:t>
      </w:r>
      <w:r w:rsidR="00BA2E34" w:rsidRPr="00E938FD">
        <w:t xml:space="preserve">-hacking and related strategies </w:t>
      </w:r>
      <w:r w:rsidR="006D3265" w:rsidRPr="00E938FD">
        <w:t>exist</w:t>
      </w:r>
      <w:r w:rsidR="00BA2E34" w:rsidRPr="00E938FD">
        <w:t xml:space="preserve"> </w:t>
      </w:r>
      <w:r w:rsidR="00491D88">
        <w:fldChar w:fldCharType="begin"/>
      </w:r>
      <w:r w:rsidR="00491D88">
        <w:instrText xml:space="preserve"> ADDIN ZOTERO_ITEM CSL_CITATION {"citationID":"wy11f8a3","properties":{"formattedCitation":"(e.g., Bakker et al., 2012; Simmons et al., 2011)","plainCitation":"(e.g., Bakker et al., 2012; Simmons et al., 2011)","noteIndex":0},"citationItems":[{"id":3134,"uris":["http://zotero.org/users/1687755/items/NBTMXKH8"],"uri":["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prefix":"e.g., "},{"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491D88">
        <w:fldChar w:fldCharType="separate"/>
      </w:r>
      <w:r w:rsidR="00491D88">
        <w:rPr>
          <w:noProof/>
        </w:rPr>
        <w:t>(e.g., Bakker et al., 2012; Simmons et al., 2011)</w:t>
      </w:r>
      <w:r w:rsidR="00491D88">
        <w:fldChar w:fldCharType="end"/>
      </w:r>
      <w:r w:rsidR="00BA2E34" w:rsidRPr="00E938FD">
        <w:t xml:space="preserve">, insightful commentators have pointed out that only those with a ‘flair’ for </w:t>
      </w:r>
      <w:r w:rsidR="001856F3">
        <w:t>it</w:t>
      </w:r>
      <w:r w:rsidR="00BA2E34" w:rsidRPr="00E938FD">
        <w:t xml:space="preserve"> are likely to make it in the world of psychological science </w:t>
      </w:r>
      <w:r w:rsidR="00BA2E34" w:rsidRPr="00E938FD">
        <w:fldChar w:fldCharType="begin"/>
      </w:r>
      <w:r w:rsidR="00BA2E34" w:rsidRPr="00E938FD">
        <w:instrText xml:space="preserve"> ADDIN ZOTERO_ITEM CSL_CITATION {"citationID":"hNBWoPFh","properties":{"formattedCitation":"(Baumeister, 2016)","plainCitation":"(Baumeister, 2016)","noteIndex":0},"citationItems":[{"id":12695,"uris":["http://zotero.org/users/1687755/items/WICEAIPJ"],"uri":["http://zotero.org/users/1687755/items/WICEAIPJ"],"itemData":{"id":12695,"type":"article-journal","abstract":"Social psychology's current crisis has prompted calls for larger samples and more replications. Building on Sakaluk's (in this issue) distinction between exploration and confirmation, I argue that this shift will increase correctness of findings, but at the expense of exploration and discovery. The likely effects on the field include aversion to risk, increased difficulty in building careers and hence more capricious hiring and promotion policies, loss of interdisciplinary influence, and rising interest in small, weak findings. Winners (who stand to gain from the mooted changes) include researchers with the patience and requisite resources to assemble large samples; incompetent experimenters; destructive iconoclasts; competing subfields of psychology; and lower-ranked journals, insofar as they publish creative work with small samples. The losers are young researchers; writers of literature reviews and textbooks; flamboyant, creative researchers with lesser levels of patience; and researchers at small colleges. My position is that the field has actually done quite well in recent decades, and improvement should be undertaken as further refinement of a successful approach, in contrast to the Cassandrian view that the field's body of knowledge is hopelessly flawed and radical, revolutionary change is needed. I recommend we retain the exploratory research approach alongside the new, large-sample confirmatory work.","collection-title":"Rigorous and Replicable Methods in Social Psychology","container-title":"Journal of Experimental Social Psychology","DOI":"10.1016/j.jesp.2016.02.003","ISSN":"0022-1031","journalAbbreviation":"Journal of Experimental Social Psychology","language":"en","page":"153-158","source":"ScienceDirect","title":"Charting the future of social psychology on stormy seas: Winners, losers, and recommendations","title-short":"Charting the future of social psychology on stormy seas","volume":"66","author":[{"family":"Baumeister","given":"Roy F."}],"issued":{"date-parts":[["2016",9,1]]}}}],"schema":"https://github.com/citation-style-language/schema/raw/master/csl-citation.json"} </w:instrText>
      </w:r>
      <w:r w:rsidR="00BA2E34" w:rsidRPr="00E938FD">
        <w:fldChar w:fldCharType="separate"/>
      </w:r>
      <w:r w:rsidR="00BA2E34" w:rsidRPr="00E938FD">
        <w:rPr>
          <w:noProof/>
        </w:rPr>
        <w:t>(Baumeister, 2016)</w:t>
      </w:r>
      <w:r w:rsidR="00BA2E34" w:rsidRPr="00E938FD">
        <w:fldChar w:fldCharType="end"/>
      </w:r>
      <w:r w:rsidR="00BA2E34" w:rsidRPr="00E938FD">
        <w:t xml:space="preserve">. </w:t>
      </w:r>
      <w:r w:rsidR="00277879" w:rsidRPr="00E938FD">
        <w:t>However</w:t>
      </w:r>
      <w:r w:rsidR="00277879" w:rsidRPr="00EB178B">
        <w:t xml:space="preserve">, </w:t>
      </w:r>
      <w:r w:rsidR="00C20A23">
        <w:t>progress</w:t>
      </w:r>
      <w:r w:rsidR="00277879" w:rsidRPr="00EB178B">
        <w:t xml:space="preserve"> ha</w:t>
      </w:r>
      <w:r w:rsidR="00C20A23">
        <w:t>s</w:t>
      </w:r>
      <w:r w:rsidR="00277879" w:rsidRPr="00EB178B">
        <w:t xml:space="preserve"> slowed in recent years due to a number of unfortunate setbacks</w:t>
      </w:r>
      <w:r w:rsidR="00E56DBC">
        <w:t>,</w:t>
      </w:r>
      <w:r w:rsidR="00277879" w:rsidRPr="00EB178B">
        <w:t xml:space="preserve"> </w:t>
      </w:r>
      <w:r w:rsidR="00E56DBC">
        <w:t xml:space="preserve">including </w:t>
      </w:r>
      <w:r w:rsidR="00277879" w:rsidRPr="00EB178B">
        <w:t>wider use of replication and pre-registration</w:t>
      </w:r>
      <w:r w:rsidR="000D503F">
        <w:t xml:space="preserve"> </w:t>
      </w:r>
      <w:r w:rsidR="000D503F" w:rsidRPr="00060368">
        <w:fldChar w:fldCharType="begin"/>
      </w:r>
      <w:r w:rsidR="000D503F" w:rsidRPr="00060368">
        <w:instrText xml:space="preserve"> ADDIN ZOTERO_ITEM CSL_CITATION {"citationID":"QnXc6zRr","properties":{"formattedCitation":"(e.g., Munaf\\uc0\\u242{} et al., 2017; Open Science Collaboration, 2015)","plainCitation":"(e.g., Munafò et al., 2017; Open Science Collaboration, 2015)","noteIndex":0},"citationItems":[{"id":5606,"uris":["http://zotero.org/users/1687755/items/66QK7QX8"],"uri":["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0D503F" w:rsidRPr="00060368">
        <w:fldChar w:fldCharType="separate"/>
      </w:r>
      <w:r w:rsidR="000D503F" w:rsidRPr="00060368">
        <w:rPr>
          <w:rFonts w:cs="CMU Serif Roman"/>
          <w:lang w:val="en-US"/>
        </w:rPr>
        <w:t>(e.g., Munafò et al., 2017; Open Science Collaboration, 2015)</w:t>
      </w:r>
      <w:r w:rsidR="000D503F" w:rsidRPr="00060368">
        <w:fldChar w:fldCharType="end"/>
      </w:r>
      <w:r w:rsidR="00B33278">
        <w:t xml:space="preserve"> by</w:t>
      </w:r>
      <w:r w:rsidR="00491D88">
        <w:t xml:space="preserve"> </w:t>
      </w:r>
      <w:r w:rsidR="00060368">
        <w:t xml:space="preserve">methodological </w:t>
      </w:r>
      <w:r w:rsidR="000D503F">
        <w:t>terroris</w:t>
      </w:r>
      <w:r w:rsidR="00060368">
        <w:t>ts</w:t>
      </w:r>
      <w:r w:rsidR="001E52E2">
        <w:t xml:space="preserve"> </w:t>
      </w:r>
      <w:r w:rsidR="001E52E2">
        <w:fldChar w:fldCharType="begin"/>
      </w:r>
      <w:r w:rsidR="00DB5CEE">
        <w:instrText xml:space="preserve"> ADDIN ZOTERO_ITEM CSL_CITATION {"citationID":"vrJ5XFeI","properties":{"formattedCitation":"(Fiske, 2016)","plainCitation":"(Fiske, 2016)","noteIndex":0},"citationItems":[{"id":12433,"uris":["http://zotero.org/users/1687755/items/5FFJL4RH"],"uri":["http://zotero.org/users/1687755/items/5FFJL4RH"],"itemData":{"id":12433,"type":"article-journal","abstract":"In a guest column, APS Past President Susan T. Fiske calls on psychological scientists to tone down the ad hominem research critiques that are spreading across social media.","container-title":"APS Observer","language":"en-US","source":"www.psychologicalscience.org","title":"Mob Rule or Wisdom of Crowds?","URL":"http://datacolada.org/wp-content/uploads/2016/09/Fiske-presidential-guest-column_APS-Observer_copy-edited.pdf","volume":"Advance online draft","author":[{"family":"Fiske","given":"Susan T."}],"accessed":{"date-parts":[["2020",5,2]]},"issued":{"date-parts":[["2016",10,31]]}}}],"schema":"https://github.com/citation-style-language/schema/raw/master/csl-citation.json"} </w:instrText>
      </w:r>
      <w:r w:rsidR="001E52E2">
        <w:fldChar w:fldCharType="separate"/>
      </w:r>
      <w:r w:rsidR="001E52E2">
        <w:rPr>
          <w:noProof/>
        </w:rPr>
        <w:t>(Fiske, 2016)</w:t>
      </w:r>
      <w:r w:rsidR="001E52E2">
        <w:fldChar w:fldCharType="end"/>
      </w:r>
      <w:r w:rsidR="00B33278">
        <w:t xml:space="preserve"> and </w:t>
      </w:r>
      <w:r w:rsidR="00491D88">
        <w:t xml:space="preserve">data parasites </w:t>
      </w:r>
      <w:r w:rsidR="00491D88">
        <w:fldChar w:fldCharType="begin"/>
      </w:r>
      <w:r w:rsidR="00491D88">
        <w:instrText xml:space="preserve"> ADDIN ZOTERO_ITEM CSL_CITATION {"citationID":"XjRear6H","properties":{"formattedCitation":"(Longo &amp; Drazen, 2016)","plainCitation":"(Longo &amp; Drazen, 2016)","noteIndex":0},"citationItems":[{"id":8135,"uris":["http://zotero.org/users/1687755/items/PIEHCFV8"],"uri":["http://zotero.org/users/1687755/items/PIEHCFV8"],"itemData":{"id":8135,"type":"article-journal","abstract":"The aerial view of the concept of data sharing is beautiful. What could be better than having high-quality information carefully reexamined for the possibility that new nuggets of useful data are lying there, previously unseen? The potential for leveraging existing results for even more benefit pays appropriate increased tribute to the patients who put themselves at risk to generate the data. The moral imperative to honor their collective sacrifice is the trump card that takes this trick. However, many of us who have actually conducted clinical research, managed clinical studies and data collection and analysis, and curated data sets have . . .","container-title":"New England Journal of Medicine","DOI":"10.1056/NEJMe1516564","ISSN":"0028-4793","issue":"3","note":"PMID: 26789876","page":"276-277","source":"Taylor and Francis+NEJM","title":"Data Sharing","volume":"374","author":[{"family":"Longo","given":"Dan L."},{"family":"Drazen","given":"Jeffrey M."}],"issued":{"date-parts":[["2016",1,21]]}}}],"schema":"https://github.com/citation-style-language/schema/raw/master/csl-citation.json"} </w:instrText>
      </w:r>
      <w:r w:rsidR="00491D88">
        <w:fldChar w:fldCharType="separate"/>
      </w:r>
      <w:r w:rsidR="00491D88">
        <w:rPr>
          <w:noProof/>
        </w:rPr>
        <w:t>(Longo &amp; Drazen, 2016)</w:t>
      </w:r>
      <w:r w:rsidR="00491D88">
        <w:fldChar w:fldCharType="end"/>
      </w:r>
      <w:r w:rsidR="00B33278">
        <w:t>.</w:t>
      </w:r>
      <w:r w:rsidR="003B470B">
        <w:t xml:space="preserve"> </w:t>
      </w:r>
    </w:p>
    <w:p w14:paraId="538BDCBD" w14:textId="3FFCA99A" w:rsidR="00277879" w:rsidRPr="00FB407B" w:rsidRDefault="00277879" w:rsidP="00277879">
      <w:pPr>
        <w:pStyle w:val="BodyText"/>
      </w:pPr>
      <w:r w:rsidRPr="00FB407B">
        <w:t xml:space="preserve">In this article, I introduce the </w:t>
      </w:r>
      <w:r w:rsidRPr="00FB407B">
        <w:rPr>
          <w:i/>
        </w:rPr>
        <w:t>p</w:t>
      </w:r>
      <w:r w:rsidR="009D070F">
        <w:rPr>
          <w:i/>
          <w:vertAlign w:val="subscript"/>
        </w:rPr>
        <w:t xml:space="preserve">ointless </w:t>
      </w:r>
      <w:r w:rsidRPr="00FB407B">
        <w:t xml:space="preserve">metric and demonstrate how it can streamline the process of </w:t>
      </w:r>
      <w:r w:rsidRPr="00FB407B">
        <w:rPr>
          <w:i/>
        </w:rPr>
        <w:t>p</w:t>
      </w:r>
      <w:r w:rsidRPr="00FB407B">
        <w:t>-hacking your results</w:t>
      </w:r>
      <w:r w:rsidR="003B470B">
        <w:t>.</w:t>
      </w:r>
      <w:r w:rsidRPr="00FB407B">
        <w:t xml:space="preserve"> While this metric does suffer from the mild flaw of providing zero diagnosticity of the presence or absence of a true effect, this property is largely irrelevant to </w:t>
      </w:r>
      <w:r w:rsidR="001C0067">
        <w:t xml:space="preserve">most </w:t>
      </w:r>
      <w:r w:rsidRPr="00FB407B">
        <w:t>psychological scien</w:t>
      </w:r>
      <w:r w:rsidR="001C0067">
        <w:t>tist’s</w:t>
      </w:r>
      <w:r w:rsidRPr="00FB407B">
        <w:t xml:space="preserve"> primary goals</w:t>
      </w:r>
      <w:r w:rsidR="001C0067">
        <w:t xml:space="preserve"> </w:t>
      </w:r>
      <w:r w:rsidR="001C0067">
        <w:fldChar w:fldCharType="begin"/>
      </w:r>
      <w:r w:rsidR="00AC3C72">
        <w:instrText xml:space="preserve"> ADDIN ZOTERO_ITEM CSL_CITATION {"citationID":"VCXJyZ4O","properties":{"formattedCitation":"(i.e., publishability: Nosek et al., 2012)","plainCitation":"(i.e., publishability: Nosek et al., 2012)","noteIndex":0},"citationItems":[{"id":2636,"uris":["http://zotero.org/users/1687755/items/P7CX6QS9"],"uri":["http://zotero.org/users/1687755/items/P7CX6QS9"],"itemData":{"id":2636,"type":"article-journal","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container-title":"Perspectives on Psychological Science","DOI":"10.1177/1745691612459058","ISSN":"1745-6916, 1745-6924","issue":"6","journalAbbreviation":"Perspectives on Psychological Science","language":"en","note":"PMID: 26168121","page":"615-631","source":"pps.sagepub.com","title":"Scientific Utopia II. Restructuring Incentives and Practices to Promote Truth Over Publishability","volume":"7","author":[{"family":"Nosek","given":"Brian A."},{"family":"Spies","given":"Jeffrey R."},{"family":"Motyl","given":"Matt"}],"issued":{"date-parts":[["2012",11,1]]}},"prefix":"i.e., publishability:"}],"schema":"https://github.com/citation-style-language/schema/raw/master/csl-citation.json"} </w:instrText>
      </w:r>
      <w:r w:rsidR="001C0067">
        <w:fldChar w:fldCharType="separate"/>
      </w:r>
      <w:r w:rsidR="00AC3C72">
        <w:rPr>
          <w:noProof/>
        </w:rPr>
        <w:t>(i.e., publishability: Nosek et al., 2012)</w:t>
      </w:r>
      <w:r w:rsidR="001C0067">
        <w:fldChar w:fldCharType="end"/>
      </w:r>
      <w:r w:rsidRPr="00FB407B">
        <w:t xml:space="preserve">. </w:t>
      </w:r>
      <w:r w:rsidR="00B83B70">
        <w:t xml:space="preserve">Secondary goals such as valid and useful insights into human behaviour are </w:t>
      </w:r>
      <w:r w:rsidR="008418FB">
        <w:t xml:space="preserve">also </w:t>
      </w:r>
      <w:r w:rsidR="00B83B70">
        <w:t>occasionally met</w:t>
      </w:r>
      <w:r w:rsidR="00C50ACD">
        <w:t xml:space="preserve">, albeit </w:t>
      </w:r>
      <w:r w:rsidR="00D95445">
        <w:t>incidentally</w:t>
      </w:r>
      <w:r w:rsidR="00B83B70">
        <w:t xml:space="preserve">. </w:t>
      </w:r>
      <w:r w:rsidRPr="00FB407B">
        <w:t xml:space="preserve">More importantly, the metric possesses three superior characteristics. First, it is non-inferior to current </w:t>
      </w:r>
      <w:r w:rsidRPr="00FB407B">
        <w:rPr>
          <w:i/>
        </w:rPr>
        <w:t>p</w:t>
      </w:r>
      <w:r w:rsidRPr="00FB407B">
        <w:t xml:space="preserve">-hacking practices, which also tell us little about the presence or absence of a true effect </w:t>
      </w:r>
      <w:r w:rsidRPr="00FB407B">
        <w:fldChar w:fldCharType="begin"/>
      </w:r>
      <w:r w:rsidR="001C0067">
        <w:instrText xml:space="preserve"> ADDIN ZOTERO_ITEM CSL_CITATION {"citationID":"ZOJNIioV","properties":{"formattedCitation":"(large scale replications put this diagnosticity at no better than a coin toss: Klein et al., 2018; Open Science Collaboration, 2015)","plainCitation":"(large scale replications put this diagnosticity at no better than a coin toss: Klein et al., 2018; Open Science Collaboration, 2015)","noteIndex":0},"citationItems":[{"id":12110,"uris":["http://zotero.org/users/1687755/items/JEVCANT9"],"uri":["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prefix":"large scale replications put this diagnosticity at no better than a coin toss: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FB407B">
        <w:fldChar w:fldCharType="separate"/>
      </w:r>
      <w:r w:rsidR="001C0067">
        <w:rPr>
          <w:noProof/>
        </w:rPr>
        <w:t>(large scale replications put this diagnosticity at no better than a coin toss: Klein et al., 2018; Open Science Collaboration, 2015)</w:t>
      </w:r>
      <w:r w:rsidRPr="00FB407B">
        <w:fldChar w:fldCharType="end"/>
      </w:r>
      <w:r w:rsidRPr="00FB407B">
        <w:t xml:space="preserve">. Second, it retains a far more </w:t>
      </w:r>
      <w:r w:rsidRPr="00FB407B">
        <w:t xml:space="preserve">important property of hacked </w:t>
      </w:r>
      <w:r w:rsidRPr="00FB407B">
        <w:rPr>
          <w:i/>
        </w:rPr>
        <w:t>p</w:t>
      </w:r>
      <w:r w:rsidRPr="00FB407B">
        <w:t xml:space="preserve"> values: by guaranteeing significant results, it </w:t>
      </w:r>
      <w:r w:rsidR="00D670C9">
        <w:t>maintains</w:t>
      </w:r>
      <w:r w:rsidRPr="00FB407B">
        <w:t xml:space="preserve"> predictive validity for publishability. Finally, it also provides economic benefits relative to the high total life-cycle costs associated with traditional </w:t>
      </w:r>
      <w:r w:rsidRPr="00FB407B">
        <w:rPr>
          <w:i/>
        </w:rPr>
        <w:t>p</w:t>
      </w:r>
      <w:r w:rsidRPr="00FB407B">
        <w:t>-hacking (e.g., by eliminating the need for comprehensive graduate training in</w:t>
      </w:r>
      <w:r w:rsidR="00C84EC4">
        <w:t xml:space="preserve"> either</w:t>
      </w:r>
      <w:r w:rsidRPr="00FB407B">
        <w:t xml:space="preserve"> statistics</w:t>
      </w:r>
      <w:r w:rsidR="00C84EC4">
        <w:t xml:space="preserve"> or ‘flair’ for </w:t>
      </w:r>
      <w:r w:rsidR="00C84EC4" w:rsidRPr="00C84EC4">
        <w:rPr>
          <w:i/>
        </w:rPr>
        <w:t>p</w:t>
      </w:r>
      <w:r w:rsidR="00C84EC4">
        <w:t>-hacking</w:t>
      </w:r>
      <w:r w:rsidRPr="00FB407B">
        <w:t>).</w:t>
      </w:r>
    </w:p>
    <w:p w14:paraId="37A01A73" w14:textId="77777777" w:rsidR="00277879" w:rsidRPr="00FB407B" w:rsidRDefault="00277879" w:rsidP="00277879">
      <w:pPr>
        <w:pStyle w:val="Heading1"/>
      </w:pPr>
      <w:r w:rsidRPr="00FB407B">
        <w:t>Methods and results</w:t>
      </w:r>
    </w:p>
    <w:p w14:paraId="224746DF" w14:textId="03620F87" w:rsidR="00FF74FB" w:rsidRDefault="0088481F" w:rsidP="0098607C">
      <w:pPr>
        <w:pStyle w:val="FirstParagraph"/>
        <w:rPr>
          <w:rFonts w:ascii="Consolas" w:hAnsi="Consolas" w:cs="Consolas"/>
          <w:sz w:val="16"/>
          <w:szCs w:val="16"/>
        </w:rPr>
      </w:pPr>
      <w:r>
        <w:t xml:space="preserve">I observed that traditional approaches are relatively time consuming and inefficient </w:t>
      </w:r>
      <w:r w:rsidR="00277879" w:rsidRPr="005A4F65">
        <w:fldChar w:fldCharType="begin"/>
      </w:r>
      <w:r w:rsidR="00FF58BD" w:rsidRPr="005A4F65">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prefix":"i.e., exploitation of researcher degrees of freedom until p &lt; .05: "}],"schema":"https://github.com/citation-style-language/schema/raw/master/csl-citation.json"} </w:instrText>
      </w:r>
      <w:r w:rsidR="00277879" w:rsidRPr="005A4F65">
        <w:fldChar w:fldCharType="separate"/>
      </w:r>
      <w:r w:rsidR="00277879" w:rsidRPr="005A4F65">
        <w:rPr>
          <w:noProof/>
        </w:rPr>
        <w:t xml:space="preserve">(i.e., exploitation of researcher degrees of freedom until </w:t>
      </w:r>
      <w:r w:rsidR="00277879" w:rsidRPr="005A4F65">
        <w:rPr>
          <w:i/>
          <w:noProof/>
        </w:rPr>
        <w:t>p</w:t>
      </w:r>
      <w:r w:rsidR="00277879" w:rsidRPr="005A4F65">
        <w:rPr>
          <w:noProof/>
        </w:rPr>
        <w:t xml:space="preserve"> &lt; .05: Simmons et al., 2011)</w:t>
      </w:r>
      <w:r w:rsidR="00277879" w:rsidRPr="005A4F65">
        <w:fldChar w:fldCharType="end"/>
      </w:r>
      <w:r w:rsidR="00277879" w:rsidRPr="005A4F65">
        <w:t xml:space="preserve">. The </w:t>
      </w:r>
      <w:r w:rsidR="009D070F" w:rsidRPr="005A4F65">
        <w:rPr>
          <w:i/>
        </w:rPr>
        <w:t>p</w:t>
      </w:r>
      <w:r w:rsidR="009D070F" w:rsidRPr="005A4F65">
        <w:rPr>
          <w:i/>
          <w:vertAlign w:val="subscript"/>
        </w:rPr>
        <w:t xml:space="preserve">ointless </w:t>
      </w:r>
      <w:r w:rsidR="00277879" w:rsidRPr="005A4F65">
        <w:t xml:space="preserve">metric was inspired by the observation that, regardless of the specific </w:t>
      </w:r>
      <w:r w:rsidR="00277879" w:rsidRPr="005A4F65">
        <w:rPr>
          <w:i/>
        </w:rPr>
        <w:t>p</w:t>
      </w:r>
      <w:r w:rsidR="00277879" w:rsidRPr="005A4F65">
        <w:t>-hacking strategy</w:t>
      </w:r>
      <w:r w:rsidR="00536BEA" w:rsidRPr="005A4F65">
        <w:t xml:space="preserve"> employed</w:t>
      </w:r>
      <w:r w:rsidR="00277879" w:rsidRPr="005A4F65">
        <w:t>, the product of this process is highlight reliable (</w:t>
      </w:r>
      <w:r w:rsidR="00536BEA" w:rsidRPr="005A4F65">
        <w:t xml:space="preserve">i.e., the statistical result </w:t>
      </w:r>
      <w:r w:rsidR="005A4F65" w:rsidRPr="005A4F65">
        <w:t>“</w:t>
      </w:r>
      <w:r w:rsidR="00277879" w:rsidRPr="005A4F65">
        <w:rPr>
          <w:i/>
        </w:rPr>
        <w:t>p</w:t>
      </w:r>
      <w:r w:rsidR="00277879" w:rsidRPr="005A4F65">
        <w:t xml:space="preserve"> &lt; .05</w:t>
      </w:r>
      <w:r w:rsidR="005A4F65" w:rsidRPr="005A4F65">
        <w:t>”</w:t>
      </w:r>
      <w:r w:rsidR="00277879" w:rsidRPr="005A4F65">
        <w:t>). As</w:t>
      </w:r>
      <w:r w:rsidR="00277879" w:rsidRPr="00FB407B">
        <w:t xml:space="preserve"> such, many intermediary steps are therefore arguably unnecessary, and the same end result can be obtained more efficiently by automation. This is accomplished by generating </w:t>
      </w:r>
      <w:r w:rsidR="00E337B7">
        <w:t xml:space="preserve">a </w:t>
      </w:r>
      <w:r w:rsidR="00277879" w:rsidRPr="00FB407B">
        <w:t xml:space="preserve">random number </w:t>
      </w:r>
      <w:r w:rsidR="00E337B7">
        <w:t xml:space="preserve">that is </w:t>
      </w:r>
      <w:r w:rsidR="00277879" w:rsidRPr="00FB407B">
        <w:t xml:space="preserve">&lt; .05. </w:t>
      </w:r>
      <w:r w:rsidR="002431DF" w:rsidRPr="002431DF">
        <w:rPr>
          <w:lang w:val="en-IE"/>
        </w:rPr>
        <w:t>I recommend researchers to refer to this this statistical inference procedure as a form of machine learning to increase their chances of getting published</w:t>
      </w:r>
      <w:r w:rsidR="002431DF">
        <w:rPr>
          <w:lang w:val="en-IE"/>
        </w:rPr>
        <w:t xml:space="preserve">. </w:t>
      </w:r>
      <w:r w:rsidR="00277879" w:rsidRPr="00FB407B">
        <w:t xml:space="preserve">R code to calculate </w:t>
      </w:r>
      <w:r w:rsidR="009D070F" w:rsidRPr="00FB407B">
        <w:rPr>
          <w:i/>
        </w:rPr>
        <w:t>p</w:t>
      </w:r>
      <w:r w:rsidR="009D070F">
        <w:rPr>
          <w:i/>
          <w:vertAlign w:val="subscript"/>
        </w:rPr>
        <w:t xml:space="preserve">ointless </w:t>
      </w:r>
      <w:r w:rsidR="00277879" w:rsidRPr="00FB407B">
        <w:t>is provided below:</w:t>
      </w:r>
    </w:p>
    <w:p w14:paraId="7BDC8150" w14:textId="77777777" w:rsidR="00640730" w:rsidRPr="00640730" w:rsidRDefault="00640730" w:rsidP="00640730">
      <w:pPr>
        <w:pStyle w:val="BodyText"/>
      </w:pPr>
    </w:p>
    <w:p w14:paraId="5A709BAD" w14:textId="40AFD1CE" w:rsidR="00444B1E" w:rsidRDefault="00BA3A0C" w:rsidP="00277879">
      <w:pPr>
        <w:pStyle w:val="BodyText"/>
        <w:shd w:val="clear" w:color="auto" w:fill="F2F2F2" w:themeFill="background1" w:themeFillShade="F2"/>
        <w:ind w:firstLine="0"/>
        <w:jc w:val="left"/>
        <w:rPr>
          <w:rFonts w:ascii="Consolas" w:hAnsi="Consolas" w:cs="Consolas"/>
          <w:sz w:val="15"/>
          <w:szCs w:val="15"/>
        </w:rPr>
      </w:pPr>
      <w:bookmarkStart w:id="0" w:name="_GoBack"/>
      <w:bookmarkEnd w:id="0"/>
      <w:r>
        <w:rPr>
          <w:rFonts w:ascii="Consolas" w:hAnsi="Consolas" w:cs="Consolas"/>
          <w:sz w:val="15"/>
          <w:szCs w:val="15"/>
        </w:rPr>
        <w:t>p_ointless</w:t>
      </w:r>
      <w:r w:rsidR="00444B1E">
        <w:rPr>
          <w:rFonts w:ascii="Consolas" w:hAnsi="Consolas" w:cs="Consolas"/>
          <w:sz w:val="15"/>
          <w:szCs w:val="15"/>
        </w:rPr>
        <w:t xml:space="preserve"> </w:t>
      </w:r>
      <w:r w:rsidR="00E7157F">
        <w:rPr>
          <w:rFonts w:ascii="Consolas" w:hAnsi="Consolas" w:cs="Consolas"/>
          <w:sz w:val="15"/>
          <w:szCs w:val="15"/>
        </w:rPr>
        <w:t>&lt;-</w:t>
      </w:r>
      <w:r w:rsidR="00444B1E">
        <w:rPr>
          <w:rFonts w:ascii="Consolas" w:hAnsi="Consolas" w:cs="Consolas"/>
          <w:sz w:val="15"/>
          <w:szCs w:val="15"/>
        </w:rPr>
        <w:t xml:space="preserve"> </w:t>
      </w:r>
      <w:proofErr w:type="spellStart"/>
      <w:r w:rsidR="00444B1E" w:rsidRPr="00444B1E">
        <w:rPr>
          <w:rFonts w:ascii="Consolas" w:hAnsi="Consolas" w:cs="Consolas"/>
          <w:sz w:val="15"/>
          <w:szCs w:val="15"/>
        </w:rPr>
        <w:t>runif</w:t>
      </w:r>
      <w:proofErr w:type="spellEnd"/>
      <w:r w:rsidR="00444B1E" w:rsidRPr="00444B1E">
        <w:rPr>
          <w:rFonts w:ascii="Consolas" w:hAnsi="Consolas" w:cs="Consolas"/>
          <w:sz w:val="15"/>
          <w:szCs w:val="15"/>
        </w:rPr>
        <w:t>(1, 0, 0.0</w:t>
      </w:r>
      <w:r w:rsidR="00B664DF">
        <w:rPr>
          <w:rFonts w:ascii="Consolas" w:hAnsi="Consolas" w:cs="Consolas"/>
          <w:sz w:val="15"/>
          <w:szCs w:val="15"/>
        </w:rPr>
        <w:t>49</w:t>
      </w:r>
      <w:r w:rsidR="00D82FA9">
        <w:rPr>
          <w:rFonts w:ascii="Consolas" w:hAnsi="Consolas" w:cs="Consolas"/>
          <w:sz w:val="15"/>
          <w:szCs w:val="15"/>
        </w:rPr>
        <w:t>9</w:t>
      </w:r>
      <w:r w:rsidR="00444B1E" w:rsidRPr="00444B1E">
        <w:rPr>
          <w:rFonts w:ascii="Consolas" w:hAnsi="Consolas" w:cs="Consolas"/>
          <w:sz w:val="15"/>
          <w:szCs w:val="15"/>
        </w:rPr>
        <w:t>)</w:t>
      </w:r>
    </w:p>
    <w:p w14:paraId="07B42194" w14:textId="3DDE4B61" w:rsidR="00444B1E" w:rsidRDefault="00444B1E" w:rsidP="00277879">
      <w:pPr>
        <w:pStyle w:val="BodyText"/>
        <w:shd w:val="clear" w:color="auto" w:fill="F2F2F2" w:themeFill="background1" w:themeFillShade="F2"/>
        <w:ind w:firstLine="0"/>
        <w:jc w:val="left"/>
        <w:rPr>
          <w:rFonts w:ascii="Consolas" w:hAnsi="Consolas" w:cs="Consolas"/>
          <w:sz w:val="15"/>
          <w:szCs w:val="15"/>
        </w:rPr>
      </w:pPr>
      <w:r w:rsidRPr="00C13182">
        <w:rPr>
          <w:rFonts w:ascii="Consolas" w:hAnsi="Consolas" w:cs="Consolas"/>
          <w:b/>
          <w:sz w:val="15"/>
          <w:szCs w:val="15"/>
        </w:rPr>
        <w:t>print</w:t>
      </w:r>
      <w:r w:rsidRPr="00C13182">
        <w:rPr>
          <w:rFonts w:ascii="Consolas" w:hAnsi="Consolas" w:cs="Consolas"/>
          <w:sz w:val="15"/>
          <w:szCs w:val="15"/>
        </w:rPr>
        <w:t>(</w:t>
      </w:r>
      <w:r w:rsidRPr="00C13182">
        <w:rPr>
          <w:rFonts w:ascii="Consolas" w:hAnsi="Consolas" w:cs="Consolas"/>
          <w:b/>
          <w:sz w:val="15"/>
          <w:szCs w:val="15"/>
        </w:rPr>
        <w:t>paste</w:t>
      </w:r>
      <w:r w:rsidRPr="00C13182">
        <w:rPr>
          <w:rFonts w:ascii="Consolas" w:hAnsi="Consolas" w:cs="Consolas"/>
          <w:sz w:val="15"/>
          <w:szCs w:val="15"/>
        </w:rPr>
        <w:t>("</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 xml:space="preserve"> =", </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w:t>
      </w:r>
    </w:p>
    <w:p w14:paraId="403C7EBA" w14:textId="77777777" w:rsidR="00126518" w:rsidRPr="00647BEB" w:rsidRDefault="00126518" w:rsidP="00647BEB">
      <w:pPr>
        <w:pStyle w:val="BodyText"/>
      </w:pPr>
    </w:p>
    <w:p w14:paraId="68F8F0C2" w14:textId="3D802B0B" w:rsidR="00277879" w:rsidRDefault="008D0F64" w:rsidP="00277879">
      <w:pPr>
        <w:pStyle w:val="FirstParagraph"/>
      </w:pPr>
      <w:r w:rsidRPr="008D0F64">
        <w:t xml:space="preserve">To evaluate the performance of this highly advanced machine learning procedure compare hacked </w:t>
      </w:r>
      <w:r w:rsidRPr="00647BEB">
        <w:rPr>
          <w:i/>
        </w:rPr>
        <w:t>p</w:t>
      </w:r>
      <w:r w:rsidRPr="008D0F64">
        <w:t xml:space="preserve"> values</w:t>
      </w:r>
      <w:r>
        <w:t xml:space="preserve">, I </w:t>
      </w:r>
      <w:r w:rsidRPr="008D0F64">
        <w:t>performed a simulation study</w:t>
      </w:r>
      <w:r>
        <w:t>.</w:t>
      </w:r>
      <w:r w:rsidRPr="008D0F64" w:rsidDel="008D0F64">
        <w:t xml:space="preserve"> </w:t>
      </w:r>
      <w:r w:rsidR="00277879" w:rsidRPr="00FB407B">
        <w:t xml:space="preserve">In line with </w:t>
      </w:r>
      <w:r w:rsidR="00277879" w:rsidRPr="00FB407B">
        <w:lastRenderedPageBreak/>
        <w:t xml:space="preserve">modal </w:t>
      </w:r>
      <w:r w:rsidR="00277879" w:rsidRPr="00FB407B">
        <w:rPr>
          <w:i/>
        </w:rPr>
        <w:t>p</w:t>
      </w:r>
      <w:r w:rsidR="00277879" w:rsidRPr="00FB407B">
        <w:t xml:space="preserve">-hacking practices, only the key property of diagnosticity for publishability (i.e., </w:t>
      </w:r>
      <w:r w:rsidR="00277879" w:rsidRPr="00FB407B">
        <w:rPr>
          <w:i/>
        </w:rPr>
        <w:t>p</w:t>
      </w:r>
      <w:r w:rsidR="00277879" w:rsidRPr="00FB407B">
        <w:t xml:space="preserve"> &lt; .05) was considered. 10,000 cases were simulated (see Appendix for R code). Results demonstrated the results of </w:t>
      </w:r>
      <w:r w:rsidR="00A82D42" w:rsidRPr="00FB407B">
        <w:rPr>
          <w:i/>
        </w:rPr>
        <w:t>p</w:t>
      </w:r>
      <w:r w:rsidR="00A82D42">
        <w:rPr>
          <w:i/>
          <w:vertAlign w:val="subscript"/>
        </w:rPr>
        <w:t xml:space="preserve">ointless </w:t>
      </w:r>
      <w:r w:rsidR="00277879" w:rsidRPr="00FB407B">
        <w:t xml:space="preserve">and traditional </w:t>
      </w:r>
      <w:r w:rsidR="00277879" w:rsidRPr="00FB407B">
        <w:rPr>
          <w:i/>
        </w:rPr>
        <w:t>p</w:t>
      </w:r>
      <w:r w:rsidR="00277879" w:rsidRPr="00FB407B">
        <w:t xml:space="preserve">-hacked results are congruent in 100% of cases. Although variation in individual coefficients frequently differ by large margins, both strategies satisfy the core criterion of producing significant results. More importantly, execution time for </w:t>
      </w:r>
      <w:r w:rsidR="00A82D42" w:rsidRPr="00FB407B">
        <w:rPr>
          <w:i/>
        </w:rPr>
        <w:t>p</w:t>
      </w:r>
      <w:r w:rsidR="00A82D42">
        <w:rPr>
          <w:i/>
          <w:vertAlign w:val="subscript"/>
        </w:rPr>
        <w:t xml:space="preserve">ointless </w:t>
      </w:r>
      <w:r w:rsidR="00277879" w:rsidRPr="00FB407B">
        <w:t xml:space="preserve">is less than one second, whereas traditional </w:t>
      </w:r>
      <w:r w:rsidR="00277879" w:rsidRPr="00FB407B">
        <w:rPr>
          <w:i/>
        </w:rPr>
        <w:t>p</w:t>
      </w:r>
      <w:r w:rsidR="00277879" w:rsidRPr="00FB407B">
        <w:t>-hacking techniques can take hours or days</w:t>
      </w:r>
      <w:r w:rsidR="008811E6">
        <w:t xml:space="preserve"> to apply – not to mention years of </w:t>
      </w:r>
      <w:r w:rsidR="00DD702B">
        <w:t xml:space="preserve">training in the </w:t>
      </w:r>
      <w:r w:rsidR="00921787">
        <w:t xml:space="preserve">normalization of </w:t>
      </w:r>
      <w:r w:rsidR="00921787" w:rsidRPr="00921787">
        <w:rPr>
          <w:i/>
        </w:rPr>
        <w:t>p</w:t>
      </w:r>
      <w:r w:rsidR="00921787">
        <w:t>-hacking practices</w:t>
      </w:r>
      <w:r w:rsidR="00B60872">
        <w:t xml:space="preserve">. </w:t>
      </w:r>
    </w:p>
    <w:p w14:paraId="31393FFC" w14:textId="77777777" w:rsidR="00277879" w:rsidRPr="00FB407B" w:rsidRDefault="00277879" w:rsidP="00277879">
      <w:pPr>
        <w:pStyle w:val="Heading1"/>
      </w:pPr>
      <w:r w:rsidRPr="00FB407B">
        <w:t>Discussion</w:t>
      </w:r>
    </w:p>
    <w:p w14:paraId="7C586389" w14:textId="4BDA4EA0" w:rsidR="00277879" w:rsidRDefault="00277879" w:rsidP="00277879">
      <w:pPr>
        <w:pStyle w:val="FirstParagraph"/>
      </w:pPr>
      <w:r w:rsidRPr="00FB407B">
        <w:t xml:space="preserve">Traditional </w:t>
      </w:r>
      <w:r w:rsidRPr="00FB407B">
        <w:rPr>
          <w:i/>
        </w:rPr>
        <w:t>p</w:t>
      </w:r>
      <w:r w:rsidRPr="00FB407B">
        <w:t xml:space="preserve">-hacking involves starting with a sound analytic strategy and then iteratively degrading this until the results support one’s hypothesis. On the basis that this strategy almost invariably returns significant results, many burdensome aspects of this analytic process can arguably be bypassed via automation. The most parsimonious method was selected: random number generation. Results from a simulation study demonstrate that decision making on the basis of traditional hacked </w:t>
      </w:r>
      <w:r w:rsidRPr="00FB407B">
        <w:rPr>
          <w:i/>
        </w:rPr>
        <w:t>p</w:t>
      </w:r>
      <w:r w:rsidRPr="00FB407B">
        <w:t xml:space="preserve"> values and </w:t>
      </w:r>
      <w:r w:rsidR="00A82D42" w:rsidRPr="00FB407B">
        <w:rPr>
          <w:i/>
        </w:rPr>
        <w:t>p</w:t>
      </w:r>
      <w:r w:rsidR="00A82D42">
        <w:rPr>
          <w:i/>
          <w:vertAlign w:val="subscript"/>
        </w:rPr>
        <w:t xml:space="preserve">ointless </w:t>
      </w:r>
      <w:r w:rsidRPr="00FB407B">
        <w:t xml:space="preserve">are equivalent, and that the latter requires several orders of magnitude less time and resources to calculate. Academic productivity can therefore be greatly increased through the widespread adoption of this approach. </w:t>
      </w:r>
    </w:p>
    <w:p w14:paraId="110724A6" w14:textId="75A8D8FF" w:rsidR="00F017E1" w:rsidRPr="00F017E1" w:rsidRDefault="00F017E1" w:rsidP="00F017E1">
      <w:pPr>
        <w:pStyle w:val="BodyText"/>
      </w:pPr>
      <w:r>
        <w:t xml:space="preserve">Now that the data processing and analytic process has been streamlined, future work should consider whether </w:t>
      </w:r>
      <w:r w:rsidR="004B1448">
        <w:t xml:space="preserve">data </w:t>
      </w:r>
      <w:r>
        <w:t xml:space="preserve">collection itself </w:t>
      </w:r>
      <w:r w:rsidR="001F78E5">
        <w:t>may be an in</w:t>
      </w:r>
      <w:r>
        <w:t>efficient use of researchers’ time</w:t>
      </w:r>
      <w:r w:rsidR="00D220C1">
        <w:t xml:space="preserve"> or even redundant</w:t>
      </w:r>
      <w:r>
        <w:t xml:space="preserve">. </w:t>
      </w:r>
      <w:r w:rsidR="00E63FFB">
        <w:t>A p</w:t>
      </w:r>
      <w:r>
        <w:t>ilot stud</w:t>
      </w:r>
      <w:r w:rsidR="00E63FFB">
        <w:t>y</w:t>
      </w:r>
      <w:r>
        <w:t xml:space="preserve"> by Prof </w:t>
      </w:r>
      <w:proofErr w:type="spellStart"/>
      <w:r w:rsidRPr="00FE2858">
        <w:rPr>
          <w:rFonts w:cs="CMU Serif Roman"/>
        </w:rPr>
        <w:t>Diederik</w:t>
      </w:r>
      <w:proofErr w:type="spellEnd"/>
      <w:r w:rsidRPr="00FE2858">
        <w:rPr>
          <w:rFonts w:cs="CMU Serif Roman"/>
        </w:rPr>
        <w:t xml:space="preserve"> </w:t>
      </w:r>
      <w:proofErr w:type="spellStart"/>
      <w:r w:rsidRPr="00FE2858">
        <w:rPr>
          <w:rFonts w:cs="CMU Serif Roman"/>
        </w:rPr>
        <w:t>Stapel</w:t>
      </w:r>
      <w:proofErr w:type="spellEnd"/>
      <w:r>
        <w:t xml:space="preserve"> suggest</w:t>
      </w:r>
      <w:r w:rsidR="0042119B">
        <w:t>s</w:t>
      </w:r>
      <w:r>
        <w:t xml:space="preserve"> that primary goals (e.g., tenure) can </w:t>
      </w:r>
      <w:r w:rsidR="00FA21D1">
        <w:t xml:space="preserve">indeed </w:t>
      </w:r>
      <w:r>
        <w:t xml:space="preserve">be achieved without it </w:t>
      </w:r>
      <w:r>
        <w:fldChar w:fldCharType="begin"/>
      </w:r>
      <w:r>
        <w:instrText xml:space="preserve"> ADDIN ZOTERO_ITEM CSL_CITATION {"citationID":"SPQlCVeP","properties":{"formattedCitation":"(Verfaellie &amp; McGwin, 2011)","plainCitation":"(Verfaellie &amp; McGwin, 2011)","noteIndex":0},"citationItems":[{"id":12709,"uris":["http://zotero.org/users/1687755/items/GXCZJ58E"],"uri":["http://zotero.org/users/1687755/items/GXCZJ58E"],"itemData":{"id":12709,"type":"article-journal","container-title":"APA Psychological Science Agenda","title":"The case of Diederik Stapel","URL":"https://www.apa.org/science/about/psa/2011/12/diederik-stapel","author":[{"family":"Verfaellie","given":"Mieke"},{"family":"McGwin","given":"Jenna"}],"issued":{"date-parts":[["2011"]]}}}],"schema":"https://github.com/citation-style-language/schema/raw/master/csl-citation.json"} </w:instrText>
      </w:r>
      <w:r>
        <w:fldChar w:fldCharType="separate"/>
      </w:r>
      <w:r>
        <w:rPr>
          <w:noProof/>
        </w:rPr>
        <w:t>(Verfaellie &amp; McGwin, 2011)</w:t>
      </w:r>
      <w:r>
        <w:fldChar w:fldCharType="end"/>
      </w:r>
      <w:r>
        <w:t>.</w:t>
      </w:r>
    </w:p>
    <w:p w14:paraId="65EF796D" w14:textId="21EB77EE" w:rsidR="00277879" w:rsidRDefault="00277879" w:rsidP="00277879">
      <w:pPr>
        <w:pStyle w:val="Heading1"/>
      </w:pPr>
      <w:r w:rsidRPr="00FB407B">
        <w:t>References</w:t>
      </w:r>
    </w:p>
    <w:p w14:paraId="428D2B47" w14:textId="77777777" w:rsidR="00AC3C72" w:rsidRPr="00AC3C72" w:rsidRDefault="00FF58BD" w:rsidP="00AC3C72">
      <w:pPr>
        <w:pStyle w:val="Bibliography"/>
      </w:pPr>
      <w:r>
        <w:fldChar w:fldCharType="begin"/>
      </w:r>
      <w:r w:rsidR="00FE2858">
        <w:instrText xml:space="preserve"> ADDIN ZOTERO_BIBL {"uncited":[],"omitted":[],"custom":[]} CSL_BIBLIOGRAPHY </w:instrText>
      </w:r>
      <w:r>
        <w:fldChar w:fldCharType="separate"/>
      </w:r>
      <w:r w:rsidR="00AC3C72" w:rsidRPr="00AC3C72">
        <w:t xml:space="preserve">Bakker, M., van Dijk, A., &amp; Wicherts, J. M. (2012). The rules of the game called psychological science. </w:t>
      </w:r>
      <w:r w:rsidR="00AC3C72" w:rsidRPr="00AC3C72">
        <w:rPr>
          <w:i/>
          <w:iCs/>
        </w:rPr>
        <w:t>Perspectives on Psychological Science</w:t>
      </w:r>
      <w:r w:rsidR="00AC3C72" w:rsidRPr="00AC3C72">
        <w:t xml:space="preserve">, </w:t>
      </w:r>
      <w:r w:rsidR="00AC3C72" w:rsidRPr="00AC3C72">
        <w:rPr>
          <w:i/>
          <w:iCs/>
        </w:rPr>
        <w:t>7</w:t>
      </w:r>
      <w:r w:rsidR="00AC3C72" w:rsidRPr="00AC3C72">
        <w:t>(6), 543–554. https://doi.org/10.1177/1745691612459060</w:t>
      </w:r>
    </w:p>
    <w:p w14:paraId="3CC20F12" w14:textId="77777777" w:rsidR="00AC3C72" w:rsidRPr="00AC3C72" w:rsidRDefault="00AC3C72" w:rsidP="00AC3C72">
      <w:pPr>
        <w:pStyle w:val="Bibliography"/>
      </w:pPr>
      <w:r w:rsidRPr="00AC3C72">
        <w:t xml:space="preserve">Baumeister, R. F. (2016). Charting the future of social psychology on stormy seas: Winners, losers, and recommendations. </w:t>
      </w:r>
      <w:r w:rsidRPr="00AC3C72">
        <w:rPr>
          <w:i/>
          <w:iCs/>
        </w:rPr>
        <w:t>Journal of Experimental Social Psychology</w:t>
      </w:r>
      <w:r w:rsidRPr="00AC3C72">
        <w:t xml:space="preserve">, </w:t>
      </w:r>
      <w:r w:rsidRPr="00AC3C72">
        <w:rPr>
          <w:i/>
          <w:iCs/>
        </w:rPr>
        <w:t>66</w:t>
      </w:r>
      <w:r w:rsidRPr="00AC3C72">
        <w:t>, 153–158. https://doi.org/10.1016/j.jesp.2016.02.003</w:t>
      </w:r>
    </w:p>
    <w:p w14:paraId="7BC8FBEE" w14:textId="77777777" w:rsidR="00AC3C72" w:rsidRPr="00AC3C72" w:rsidRDefault="00AC3C72" w:rsidP="00AC3C72">
      <w:pPr>
        <w:pStyle w:val="Bibliography"/>
      </w:pPr>
      <w:r w:rsidRPr="00AC3C72">
        <w:t xml:space="preserve">Fiske, S. T. (2016). Mob Rule or Wisdom of Crowds? </w:t>
      </w:r>
      <w:r w:rsidRPr="00AC3C72">
        <w:rPr>
          <w:i/>
          <w:iCs/>
        </w:rPr>
        <w:t>APS Observer</w:t>
      </w:r>
      <w:r w:rsidRPr="00AC3C72">
        <w:t xml:space="preserve">, </w:t>
      </w:r>
      <w:r w:rsidRPr="00AC3C72">
        <w:rPr>
          <w:i/>
          <w:iCs/>
        </w:rPr>
        <w:t>Advance online draft</w:t>
      </w:r>
      <w:r w:rsidRPr="00AC3C72">
        <w:t>. http://datacolada.org/wp-content/uploads/2016/09/Fiske-presidential-guest-column_APS-Observer_copy-edited.pdf</w:t>
      </w:r>
    </w:p>
    <w:p w14:paraId="6875C3DB" w14:textId="77777777" w:rsidR="00AC3C72" w:rsidRPr="00AC3C72" w:rsidRDefault="00AC3C72" w:rsidP="00AC3C72">
      <w:pPr>
        <w:pStyle w:val="Bibliography"/>
      </w:pPr>
      <w:r w:rsidRPr="00AC3C72">
        <w:t xml:space="preserve">Klein, R. A., Vianello, M., Hasselman, F., Adams, B. G., Adams, R. B., Alper, S., Aveyard, M., Axt, J. R., Babalola, M. T., Bahník, Š., Batra, R., Berkics, M., Bernstein, M. J., Berry, D. R., Bialobrzeska, O., </w:t>
      </w:r>
      <w:r w:rsidRPr="00AC3C72">
        <w:t xml:space="preserve">Binan, E. D., Bocian, K., Brandt, M. J., Busching, R., … Nosek, B. A. (2018). Many Labs 2: Investigating Variation in Replicability Across Samples and Settings. </w:t>
      </w:r>
      <w:r w:rsidRPr="00AC3C72">
        <w:rPr>
          <w:i/>
          <w:iCs/>
        </w:rPr>
        <w:t>Advances in Methods and Practices in Psychological Science</w:t>
      </w:r>
      <w:r w:rsidRPr="00AC3C72">
        <w:t xml:space="preserve">, </w:t>
      </w:r>
      <w:r w:rsidRPr="00AC3C72">
        <w:rPr>
          <w:i/>
          <w:iCs/>
        </w:rPr>
        <w:t>1</w:t>
      </w:r>
      <w:r w:rsidRPr="00AC3C72">
        <w:t>(4), 443–490. https://doi.org/10.1177/2515245918810225</w:t>
      </w:r>
    </w:p>
    <w:p w14:paraId="08E7A611" w14:textId="77777777" w:rsidR="00AC3C72" w:rsidRPr="00AC3C72" w:rsidRDefault="00AC3C72" w:rsidP="00AC3C72">
      <w:pPr>
        <w:pStyle w:val="Bibliography"/>
      </w:pPr>
      <w:r w:rsidRPr="00AC3C72">
        <w:t xml:space="preserve">Longo, D. L., &amp; Drazen, J. M. (2016). Data Sharing. </w:t>
      </w:r>
      <w:r w:rsidRPr="00AC3C72">
        <w:rPr>
          <w:i/>
          <w:iCs/>
        </w:rPr>
        <w:t>New England Journal of Medicine</w:t>
      </w:r>
      <w:r w:rsidRPr="00AC3C72">
        <w:t xml:space="preserve">, </w:t>
      </w:r>
      <w:r w:rsidRPr="00AC3C72">
        <w:rPr>
          <w:i/>
          <w:iCs/>
        </w:rPr>
        <w:t>374</w:t>
      </w:r>
      <w:r w:rsidRPr="00AC3C72">
        <w:t>(3), 276–277. https://doi.org/10.1056/NEJMe1516564</w:t>
      </w:r>
    </w:p>
    <w:p w14:paraId="39DA972B" w14:textId="77777777" w:rsidR="00AC3C72" w:rsidRPr="00AC3C72" w:rsidRDefault="00AC3C72" w:rsidP="00AC3C72">
      <w:pPr>
        <w:pStyle w:val="Bibliography"/>
      </w:pPr>
      <w:r w:rsidRPr="00AC3C72">
        <w:t xml:space="preserve">Munafò, M. R., Nosek, B. A., Bishop, D. V. M., Button, K. S., Chambers, C. D., Percie du Sert, N., Simonsohn, U., Wagenmakers, E.-J., Ware, J. J., &amp; Ioannidis, J. P. A. (2017). A manifesto for reproducible science. </w:t>
      </w:r>
      <w:r w:rsidRPr="00AC3C72">
        <w:rPr>
          <w:i/>
          <w:iCs/>
        </w:rPr>
        <w:t>Nature Human Behaviour</w:t>
      </w:r>
      <w:r w:rsidRPr="00AC3C72">
        <w:t xml:space="preserve">, </w:t>
      </w:r>
      <w:r w:rsidRPr="00AC3C72">
        <w:rPr>
          <w:i/>
          <w:iCs/>
        </w:rPr>
        <w:t>1</w:t>
      </w:r>
      <w:r w:rsidRPr="00AC3C72">
        <w:t>(1), 0021. https://doi.org/10.1038/s41562-016-0021</w:t>
      </w:r>
    </w:p>
    <w:p w14:paraId="11E620EB" w14:textId="77777777" w:rsidR="00AC3C72" w:rsidRPr="00AC3C72" w:rsidRDefault="00AC3C72" w:rsidP="00AC3C72">
      <w:pPr>
        <w:pStyle w:val="Bibliography"/>
      </w:pPr>
      <w:r w:rsidRPr="00AC3C72">
        <w:t xml:space="preserve">Nosek, B. A., Spies, J. R., &amp; Motyl, M. (2012). Scientific Utopia II. Restructuring Incentives and Practices to Promote Truth Over Publishability. </w:t>
      </w:r>
      <w:r w:rsidRPr="00AC3C72">
        <w:rPr>
          <w:i/>
          <w:iCs/>
        </w:rPr>
        <w:t>Perspectives on Psychological Science</w:t>
      </w:r>
      <w:r w:rsidRPr="00AC3C72">
        <w:t xml:space="preserve">, </w:t>
      </w:r>
      <w:r w:rsidRPr="00AC3C72">
        <w:rPr>
          <w:i/>
          <w:iCs/>
        </w:rPr>
        <w:t>7</w:t>
      </w:r>
      <w:r w:rsidRPr="00AC3C72">
        <w:t>(6), 615–631. https://doi.org/10.1177/1745691612459058</w:t>
      </w:r>
    </w:p>
    <w:p w14:paraId="4489981C" w14:textId="77777777" w:rsidR="00AC3C72" w:rsidRPr="00AC3C72" w:rsidRDefault="00AC3C72" w:rsidP="00AC3C72">
      <w:pPr>
        <w:pStyle w:val="Bibliography"/>
      </w:pPr>
      <w:r w:rsidRPr="00AC3C72">
        <w:t xml:space="preserve">Open Science Collaboration. (2015). Estimating the reproducibility of psychological science. </w:t>
      </w:r>
      <w:r w:rsidRPr="00AC3C72">
        <w:rPr>
          <w:i/>
          <w:iCs/>
        </w:rPr>
        <w:t>Science</w:t>
      </w:r>
      <w:r w:rsidRPr="00AC3C72">
        <w:t xml:space="preserve">, </w:t>
      </w:r>
      <w:r w:rsidRPr="00AC3C72">
        <w:rPr>
          <w:i/>
          <w:iCs/>
        </w:rPr>
        <w:t>349</w:t>
      </w:r>
      <w:r w:rsidRPr="00AC3C72">
        <w:t>(6251), aac4716. https://doi.org/10.1126/science.aac4716</w:t>
      </w:r>
    </w:p>
    <w:p w14:paraId="6D9D419C" w14:textId="77777777" w:rsidR="00AC3C72" w:rsidRPr="00AC3C72" w:rsidRDefault="00AC3C72" w:rsidP="00AC3C72">
      <w:pPr>
        <w:pStyle w:val="Bibliography"/>
      </w:pPr>
      <w:r w:rsidRPr="00AC3C72">
        <w:t xml:space="preserve">Simmons, J. P., Nelson, L. D., &amp; Simonsohn, U. (2011). False-positive psychology: Undisclosed flexibility in data collection and analysis allows presenting anything as significant. </w:t>
      </w:r>
      <w:r w:rsidRPr="00AC3C72">
        <w:rPr>
          <w:i/>
          <w:iCs/>
        </w:rPr>
        <w:t>Psychological Science</w:t>
      </w:r>
      <w:r w:rsidRPr="00AC3C72">
        <w:t xml:space="preserve">, </w:t>
      </w:r>
      <w:r w:rsidRPr="00AC3C72">
        <w:rPr>
          <w:i/>
          <w:iCs/>
        </w:rPr>
        <w:t>22</w:t>
      </w:r>
      <w:r w:rsidRPr="00AC3C72">
        <w:t>(11), 1359–1366. https://doi.org/10.1177/0956797611417632</w:t>
      </w:r>
    </w:p>
    <w:p w14:paraId="44EAFCE6" w14:textId="77777777" w:rsidR="00AC3C72" w:rsidRPr="00AC3C72" w:rsidRDefault="00AC3C72" w:rsidP="00AC3C72">
      <w:pPr>
        <w:pStyle w:val="Bibliography"/>
      </w:pPr>
      <w:r w:rsidRPr="00AC3C72">
        <w:t xml:space="preserve">Verfaellie, M., &amp; McGwin, J. (2011). The case of Diederik Stapel. </w:t>
      </w:r>
      <w:r w:rsidRPr="00AC3C72">
        <w:rPr>
          <w:i/>
          <w:iCs/>
        </w:rPr>
        <w:t>APA Psychological Science Agenda</w:t>
      </w:r>
      <w:r w:rsidRPr="00AC3C72">
        <w:t>. https://www.apa.org/science/about/psa/2011/12/diederik-stapel</w:t>
      </w:r>
    </w:p>
    <w:p w14:paraId="12C098D9" w14:textId="0BA9C656" w:rsidR="007649A3" w:rsidRPr="00B43DB0" w:rsidRDefault="00FF58BD" w:rsidP="00BD64C6">
      <w:pPr>
        <w:pStyle w:val="Heading1"/>
        <w:ind w:left="180" w:hanging="180"/>
      </w:pPr>
      <w:r>
        <w:fldChar w:fldCharType="end"/>
      </w:r>
      <w:r w:rsidR="007649A3" w:rsidRPr="00FB407B">
        <w:t>Appendix: R code for simulation</w:t>
      </w:r>
    </w:p>
    <w:p w14:paraId="01B4867E" w14:textId="78D36B70" w:rsidR="007649A3" w:rsidRDefault="007649A3" w:rsidP="007649A3">
      <w:pPr>
        <w:pStyle w:val="BodyText"/>
        <w:shd w:val="clear" w:color="auto" w:fill="F2F2F2" w:themeFill="background1" w:themeFillShade="F2"/>
        <w:ind w:firstLine="0"/>
        <w:jc w:val="left"/>
        <w:rPr>
          <w:rFonts w:ascii="Consolas" w:hAnsi="Consolas" w:cs="Consolas"/>
          <w:sz w:val="15"/>
          <w:szCs w:val="15"/>
        </w:rPr>
      </w:pPr>
      <w:r w:rsidRPr="002E3B8F">
        <w:rPr>
          <w:rStyle w:val="NormalTok"/>
          <w:rFonts w:cs="Consolas"/>
          <w:color w:val="000000" w:themeColor="text1"/>
          <w:sz w:val="16"/>
          <w:szCs w:val="16"/>
        </w:rPr>
        <w:t>simulation &lt;-</w:t>
      </w:r>
      <w:r w:rsidRPr="002E3B8F">
        <w:rPr>
          <w:rStyle w:val="StringTok"/>
          <w:rFonts w:ascii="Consolas" w:hAnsi="Consolas" w:cs="Consolas"/>
          <w:color w:val="000000" w:themeColor="text1"/>
          <w:sz w:val="16"/>
          <w:szCs w:val="16"/>
        </w:rPr>
        <w:t xml:space="preserve"> </w:t>
      </w:r>
      <w:r w:rsidRPr="002E3B8F">
        <w:rPr>
          <w:rStyle w:val="ControlFlowTok"/>
          <w:rFonts w:cs="Consolas"/>
          <w:color w:val="000000" w:themeColor="text1"/>
          <w:sz w:val="16"/>
          <w:szCs w:val="16"/>
        </w:rPr>
        <w:t>function</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w:t>
      </w:r>
      <w:proofErr w:type="spellStart"/>
      <w:r>
        <w:rPr>
          <w:rStyle w:val="CommentTok"/>
          <w:rFonts w:ascii="Consolas" w:hAnsi="Consolas" w:cs="Consolas"/>
          <w:i w:val="0"/>
          <w:color w:val="000000" w:themeColor="text1"/>
          <w:sz w:val="16"/>
          <w:szCs w:val="16"/>
        </w:rPr>
        <w:t>p_ointless</w:t>
      </w:r>
      <w:proofErr w:type="spellEnd"/>
    </w:p>
    <w:p w14:paraId="6BCAF827" w14:textId="268D450A" w:rsidR="007649A3" w:rsidRPr="004D3A71" w:rsidRDefault="007649A3" w:rsidP="00D13DE6">
      <w:pPr>
        <w:pStyle w:val="BodyText"/>
        <w:shd w:val="clear" w:color="auto" w:fill="F2F2F2" w:themeFill="background1" w:themeFillShade="F2"/>
        <w:ind w:firstLine="0"/>
        <w:jc w:val="left"/>
        <w:rPr>
          <w:rStyle w:val="NormalTok"/>
          <w:rFonts w:cs="Consolas"/>
          <w:color w:val="000000" w:themeColor="text1"/>
          <w:sz w:val="16"/>
          <w:szCs w:val="16"/>
        </w:rPr>
      </w:pPr>
      <w:r>
        <w:rPr>
          <w:rFonts w:ascii="Consolas" w:hAnsi="Consolas" w:cs="Consolas"/>
          <w:sz w:val="15"/>
          <w:szCs w:val="15"/>
        </w:rPr>
        <w:t xml:space="preserve">  </w:t>
      </w:r>
      <w:proofErr w:type="spellStart"/>
      <w:r>
        <w:rPr>
          <w:rFonts w:ascii="Consolas" w:hAnsi="Consolas" w:cs="Consolas"/>
          <w:sz w:val="15"/>
          <w:szCs w:val="15"/>
        </w:rPr>
        <w:t>p_ointless</w:t>
      </w:r>
      <w:proofErr w:type="spellEnd"/>
      <w:r>
        <w:rPr>
          <w:rFonts w:ascii="Consolas" w:hAnsi="Consolas" w:cs="Consolas"/>
          <w:sz w:val="15"/>
          <w:szCs w:val="15"/>
        </w:rPr>
        <w:t xml:space="preserve"> &lt;- </w:t>
      </w:r>
      <w:proofErr w:type="spellStart"/>
      <w:r w:rsidRPr="00444B1E">
        <w:rPr>
          <w:rFonts w:ascii="Consolas" w:hAnsi="Consolas" w:cs="Consolas"/>
          <w:sz w:val="15"/>
          <w:szCs w:val="15"/>
        </w:rPr>
        <w:t>runif</w:t>
      </w:r>
      <w:proofErr w:type="spellEnd"/>
      <w:r w:rsidRPr="00444B1E">
        <w:rPr>
          <w:rFonts w:ascii="Consolas" w:hAnsi="Consolas" w:cs="Consolas"/>
          <w:sz w:val="15"/>
          <w:szCs w:val="15"/>
        </w:rPr>
        <w:t>(1, 0, 0.0</w:t>
      </w:r>
      <w:r>
        <w:rPr>
          <w:rFonts w:ascii="Consolas" w:hAnsi="Consolas" w:cs="Consolas"/>
          <w:sz w:val="15"/>
          <w:szCs w:val="15"/>
        </w:rPr>
        <w:t>499</w:t>
      </w:r>
      <w:r w:rsidRPr="00444B1E">
        <w:rPr>
          <w:rFonts w:ascii="Consolas" w:hAnsi="Consolas" w:cs="Consolas"/>
          <w:sz w:val="15"/>
          <w:szCs w:val="15"/>
        </w:rPr>
        <w:t>)</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w:t>
      </w:r>
      <w:proofErr w:type="spellStart"/>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tradition</w:t>
      </w:r>
      <w:r w:rsidR="0067777D">
        <w:rPr>
          <w:rStyle w:val="CommentTok"/>
          <w:rFonts w:ascii="Consolas" w:hAnsi="Consolas" w:cs="Consolas"/>
          <w:i w:val="0"/>
          <w:color w:val="000000" w:themeColor="text1"/>
          <w:sz w:val="16"/>
          <w:szCs w:val="16"/>
        </w:rPr>
        <w:t>al</w:t>
      </w:r>
      <w:r w:rsidRPr="002E3B8F">
        <w:rPr>
          <w:rStyle w:val="CommentTok"/>
          <w:rFonts w:ascii="Consolas" w:hAnsi="Consolas" w:cs="Consolas"/>
          <w:i w:val="0"/>
          <w:color w:val="000000" w:themeColor="text1"/>
          <w:sz w:val="16"/>
          <w:szCs w:val="16"/>
        </w:rPr>
        <w:t xml:space="preserve"> (hacked) p values </w:t>
      </w:r>
      <w:r w:rsidRPr="002E3B8F">
        <w:rPr>
          <w:rFonts w:ascii="Consolas" w:hAnsi="Consolas" w:cs="Consolas"/>
          <w:i/>
          <w:color w:val="000000" w:themeColor="text1"/>
          <w:sz w:val="16"/>
          <w:szCs w:val="16"/>
        </w:rPr>
        <w:br/>
      </w:r>
      <w:r w:rsidRPr="002E3B8F">
        <w:rPr>
          <w:rStyle w:val="NormalTok"/>
          <w:rFonts w:cs="Consolas"/>
          <w:i/>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et to upper bound of observabl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p </w:t>
      </w:r>
      <w:r w:rsidR="004D3A71">
        <w:rPr>
          <w:rStyle w:val="Normal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49</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 xml:space="preserve">(p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
    <w:p w14:paraId="16768BC5" w14:textId="61CDA45E" w:rsidR="00C47288" w:rsidRDefault="007649A3" w:rsidP="007649A3">
      <w:pPr>
        <w:pStyle w:val="SourceCode"/>
        <w:rPr>
          <w:rStyle w:val="VerbatimChar"/>
          <w:rFonts w:ascii="Consolas" w:hAnsi="Consolas" w:cs="Consolas"/>
          <w:color w:val="000000" w:themeColor="text1"/>
          <w:sz w:val="16"/>
          <w:szCs w:val="16"/>
        </w:rPr>
        <w:sectPr w:rsidR="00C47288" w:rsidSect="00C47288">
          <w:type w:val="continuous"/>
          <w:pgSz w:w="11900" w:h="16840" w:code="9"/>
          <w:pgMar w:top="1440" w:right="1440" w:bottom="1440" w:left="1440" w:header="720" w:footer="720" w:gutter="0"/>
          <w:cols w:num="2" w:space="348"/>
          <w:titlePg/>
          <w:docGrid w:linePitch="245"/>
        </w:sectPr>
      </w:pP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compar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return</w:t>
      </w:r>
      <w:r w:rsidRPr="002E3B8F">
        <w:rPr>
          <w:rStyle w:val="NormalTok"/>
          <w:rFonts w:cs="Consolas"/>
          <w:color w:val="000000" w:themeColor="text1"/>
          <w:sz w:val="16"/>
          <w:szCs w:val="16"/>
        </w:rPr>
        <w:t>(</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w:t>
      </w:r>
      <w:r w:rsidRPr="002E3B8F">
        <w:rPr>
          <w:rStyle w:val="StringTok"/>
          <w:rFonts w:ascii="Consolas" w:hAnsi="Consola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Fonts w:ascii="Consolas" w:hAnsi="Consolas" w:cs="Consolas"/>
          <w:color w:val="000000" w:themeColor="text1"/>
          <w:sz w:val="16"/>
          <w:szCs w:val="16"/>
        </w:rPr>
        <w:br/>
      </w:r>
      <w:r w:rsidRPr="002E3B8F">
        <w:rPr>
          <w:rStyle w:val="CommentTok"/>
          <w:rFonts w:ascii="Consolas" w:hAnsi="Consolas" w:cs="Consolas"/>
          <w:i w:val="0"/>
          <w:color w:val="000000" w:themeColor="text1"/>
          <w:sz w:val="16"/>
          <w:szCs w:val="16"/>
        </w:rPr>
        <w:t xml:space="preserve"># proportion of </w:t>
      </w:r>
      <w:r w:rsidR="00011243">
        <w:rPr>
          <w:rStyle w:val="CommentTok"/>
          <w:rFonts w:ascii="Consolas" w:hAnsi="Consolas" w:cs="Consolas"/>
          <w:i w:val="0"/>
          <w:color w:val="000000" w:themeColor="text1"/>
          <w:sz w:val="16"/>
          <w:szCs w:val="16"/>
        </w:rPr>
        <w:t>congruent conclusions</w:t>
      </w:r>
      <w:r w:rsidR="00011243" w:rsidRPr="002E3B8F">
        <w:rPr>
          <w:rFonts w:ascii="Consolas" w:hAnsi="Consolas" w:cs="Consolas"/>
          <w:i/>
          <w:color w:val="000000" w:themeColor="text1"/>
          <w:sz w:val="16"/>
          <w:szCs w:val="16"/>
        </w:rPr>
        <w:t xml:space="preserve"> </w:t>
      </w:r>
      <w:r w:rsidRPr="002E3B8F">
        <w:rPr>
          <w:rFonts w:ascii="Consolas" w:hAnsi="Consolas" w:cs="Consolas"/>
          <w:i/>
          <w:color w:val="000000" w:themeColor="text1"/>
          <w:sz w:val="16"/>
          <w:szCs w:val="16"/>
        </w:rPr>
        <w:br/>
      </w:r>
      <w:r w:rsidRPr="002E3B8F">
        <w:rPr>
          <w:rStyle w:val="KeywordTok"/>
          <w:rFonts w:ascii="Consolas" w:hAnsi="Consolas" w:cs="Consolas"/>
          <w:color w:val="000000" w:themeColor="text1"/>
          <w:sz w:val="16"/>
          <w:szCs w:val="16"/>
        </w:rPr>
        <w:t>mean</w:t>
      </w:r>
      <w:r w:rsidRPr="002E3B8F">
        <w:rPr>
          <w:rStyle w:val="NormalTok"/>
          <w:rFonts w:cs="Consolas"/>
          <w:color w:val="000000" w:themeColor="text1"/>
          <w:sz w:val="16"/>
          <w:szCs w:val="16"/>
        </w:rPr>
        <w:t>(</w:t>
      </w:r>
      <w:r w:rsidRPr="002E3B8F">
        <w:rPr>
          <w:rStyle w:val="KeywordTok"/>
          <w:rFonts w:ascii="Consolas" w:hAnsi="Consolas" w:cs="Consolas"/>
          <w:color w:val="000000" w:themeColor="text1"/>
          <w:sz w:val="16"/>
          <w:szCs w:val="16"/>
        </w:rPr>
        <w:t>replicate</w:t>
      </w:r>
      <w:r w:rsidRPr="002E3B8F">
        <w:rPr>
          <w:rStyle w:val="NormalTok"/>
          <w:rFonts w:cs="Consolas"/>
          <w:color w:val="000000" w:themeColor="text1"/>
          <w:sz w:val="16"/>
          <w:szCs w:val="16"/>
        </w:rPr>
        <w:t>(</w:t>
      </w:r>
      <w:r w:rsidRPr="002E3B8F">
        <w:rPr>
          <w:rStyle w:val="DecValTok"/>
          <w:rFonts w:cs="Consolas"/>
          <w:color w:val="000000" w:themeColor="text1"/>
          <w:sz w:val="16"/>
          <w:szCs w:val="16"/>
        </w:rPr>
        <w:t>10000</w:t>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simulation</w:t>
      </w:r>
      <w:r w:rsidRPr="002E3B8F">
        <w:rPr>
          <w:rStyle w:val="NormalTok"/>
          <w:rFonts w:cs="Consolas"/>
          <w:color w:val="000000" w:themeColor="text1"/>
          <w:sz w:val="16"/>
          <w:szCs w:val="16"/>
        </w:rPr>
        <w:t>())</w:t>
      </w:r>
    </w:p>
    <w:p w14:paraId="098159F1" w14:textId="77777777" w:rsidR="007649A3" w:rsidRDefault="007649A3" w:rsidP="00FE41DE">
      <w:pPr>
        <w:pStyle w:val="Bibliography"/>
        <w:ind w:left="0" w:firstLine="0"/>
        <w:sectPr w:rsidR="007649A3" w:rsidSect="000E0B4E">
          <w:type w:val="continuous"/>
          <w:pgSz w:w="11900" w:h="16840" w:code="9"/>
          <w:pgMar w:top="1440" w:right="1440" w:bottom="1440" w:left="1440" w:header="720" w:footer="720" w:gutter="0"/>
          <w:cols w:space="348"/>
          <w:titlePg/>
          <w:docGrid w:linePitch="245"/>
        </w:sectPr>
      </w:pPr>
    </w:p>
    <w:p w14:paraId="0F19800E" w14:textId="57ADFAB3" w:rsidR="00277879" w:rsidRPr="00FB407B" w:rsidRDefault="00277879" w:rsidP="00FE41DE">
      <w:pPr>
        <w:pStyle w:val="Bibliography"/>
        <w:ind w:left="0" w:firstLine="0"/>
      </w:pPr>
    </w:p>
    <w:sectPr w:rsidR="00277879" w:rsidRPr="00FB407B" w:rsidSect="000E0B4E">
      <w:type w:val="continuous"/>
      <w:pgSz w:w="11900" w:h="16840" w:code="9"/>
      <w:pgMar w:top="1440" w:right="1440" w:bottom="1440" w:left="1440" w:header="720" w:footer="720"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8E7A13" w14:textId="77777777" w:rsidR="003E16EF" w:rsidRDefault="003E16EF" w:rsidP="00EB178B">
      <w:r>
        <w:separator/>
      </w:r>
    </w:p>
  </w:endnote>
  <w:endnote w:type="continuationSeparator" w:id="0">
    <w:p w14:paraId="73E89955" w14:textId="77777777" w:rsidR="003E16EF" w:rsidRDefault="003E16EF" w:rsidP="00EB1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MU Serif Roman">
    <w:panose1 w:val="02000603000000000000"/>
    <w:charset w:val="00"/>
    <w:family w:val="auto"/>
    <w:pitch w:val="variable"/>
    <w:sig w:usb0="E10002FF" w:usb1="5201E9EB" w:usb2="02020004"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9684605"/>
      <w:docPartObj>
        <w:docPartGallery w:val="Page Numbers (Bottom of Page)"/>
        <w:docPartUnique/>
      </w:docPartObj>
    </w:sdtPr>
    <w:sdtEndPr>
      <w:rPr>
        <w:rStyle w:val="PageNumber"/>
      </w:rPr>
    </w:sdtEndPr>
    <w:sdtContent>
      <w:p w14:paraId="3BF2AF49" w14:textId="4A34102D" w:rsidR="0021620C" w:rsidRDefault="0021620C" w:rsidP="000933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646928" w14:textId="77777777" w:rsidR="0021620C" w:rsidRDefault="00216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9840288"/>
      <w:docPartObj>
        <w:docPartGallery w:val="Page Numbers (Bottom of Page)"/>
        <w:docPartUnique/>
      </w:docPartObj>
    </w:sdtPr>
    <w:sdtEndPr>
      <w:rPr>
        <w:rStyle w:val="PageNumber"/>
      </w:rPr>
    </w:sdtEndPr>
    <w:sdtContent>
      <w:p w14:paraId="119D19A3" w14:textId="74CB2150" w:rsidR="0021620C" w:rsidRDefault="0021620C" w:rsidP="0021620C">
        <w:pPr>
          <w:pStyle w:val="Footer"/>
          <w:framePr w:wrap="none" w:vAnchor="text" w:hAnchor="page" w:x="5546"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EA218C" w14:textId="77777777" w:rsidR="0021620C" w:rsidRDefault="0021620C" w:rsidP="0021620C">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E6D03" w14:textId="77777777" w:rsidR="00C5429B" w:rsidRDefault="00C5429B" w:rsidP="00C5429B">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38C25" w14:textId="77777777" w:rsidR="003E16EF" w:rsidRDefault="003E16EF" w:rsidP="00EB178B">
      <w:r>
        <w:separator/>
      </w:r>
    </w:p>
  </w:footnote>
  <w:footnote w:type="continuationSeparator" w:id="0">
    <w:p w14:paraId="44E4F28D" w14:textId="77777777" w:rsidR="003E16EF" w:rsidRDefault="003E16EF" w:rsidP="00EB1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7B9EF" w14:textId="77777777" w:rsidR="00547930" w:rsidRDefault="00547930" w:rsidP="00EB178B">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F86B32D" w14:textId="77777777" w:rsidR="00547930" w:rsidRDefault="00547930" w:rsidP="00EB17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DFFA" w14:textId="730BF217" w:rsidR="00547930" w:rsidRDefault="00547930" w:rsidP="00EB178B">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C38437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F72603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45C6157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355A2062"/>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9830F15E"/>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E8EAE126"/>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1862DE08"/>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E2BA7B4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2E503C1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6D4ED75C"/>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5B84444A"/>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26C48DA"/>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D1969A5"/>
    <w:multiLevelType w:val="multilevel"/>
    <w:tmpl w:val="84D8BA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43AF3F59"/>
    <w:multiLevelType w:val="multilevel"/>
    <w:tmpl w:val="19FE893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9492EF2"/>
    <w:multiLevelType w:val="multilevel"/>
    <w:tmpl w:val="89D434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7D9C433D"/>
    <w:multiLevelType w:val="multilevel"/>
    <w:tmpl w:val="209C6C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5"/>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11"/>
  </w:num>
  <w:num w:numId="7">
    <w:abstractNumId w:val="9"/>
  </w:num>
  <w:num w:numId="8">
    <w:abstractNumId w:val="8"/>
  </w:num>
  <w:num w:numId="9">
    <w:abstractNumId w:val="7"/>
  </w:num>
  <w:num w:numId="10">
    <w:abstractNumId w:val="6"/>
  </w:num>
  <w:num w:numId="11">
    <w:abstractNumId w:val="10"/>
  </w:num>
  <w:num w:numId="12">
    <w:abstractNumId w:val="5"/>
  </w:num>
  <w:num w:numId="13">
    <w:abstractNumId w:val="4"/>
  </w:num>
  <w:num w:numId="14">
    <w:abstractNumId w:val="3"/>
  </w:num>
  <w:num w:numId="15">
    <w:abstractNumId w:val="2"/>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0D07"/>
    <w:rsid w:val="00011243"/>
    <w:rsid w:val="00011C8B"/>
    <w:rsid w:val="00020A48"/>
    <w:rsid w:val="00040DDF"/>
    <w:rsid w:val="0005551E"/>
    <w:rsid w:val="00060368"/>
    <w:rsid w:val="0006114F"/>
    <w:rsid w:val="000619D5"/>
    <w:rsid w:val="000632C7"/>
    <w:rsid w:val="00066231"/>
    <w:rsid w:val="00090EAF"/>
    <w:rsid w:val="000C5469"/>
    <w:rsid w:val="000D503F"/>
    <w:rsid w:val="000E0B4E"/>
    <w:rsid w:val="000F3B3F"/>
    <w:rsid w:val="00116BAF"/>
    <w:rsid w:val="00126518"/>
    <w:rsid w:val="00126F64"/>
    <w:rsid w:val="00137715"/>
    <w:rsid w:val="001533FD"/>
    <w:rsid w:val="00154932"/>
    <w:rsid w:val="00156018"/>
    <w:rsid w:val="00164178"/>
    <w:rsid w:val="00177AEC"/>
    <w:rsid w:val="001808D6"/>
    <w:rsid w:val="001856F3"/>
    <w:rsid w:val="001859F6"/>
    <w:rsid w:val="001A0AC0"/>
    <w:rsid w:val="001C0067"/>
    <w:rsid w:val="001C0874"/>
    <w:rsid w:val="001D5358"/>
    <w:rsid w:val="001E52E2"/>
    <w:rsid w:val="001E73AC"/>
    <w:rsid w:val="001F5949"/>
    <w:rsid w:val="001F64CF"/>
    <w:rsid w:val="001F78E5"/>
    <w:rsid w:val="0021620C"/>
    <w:rsid w:val="00221436"/>
    <w:rsid w:val="002431DF"/>
    <w:rsid w:val="00243688"/>
    <w:rsid w:val="0025247B"/>
    <w:rsid w:val="00262975"/>
    <w:rsid w:val="00263365"/>
    <w:rsid w:val="00277879"/>
    <w:rsid w:val="002B1E09"/>
    <w:rsid w:val="002C50D7"/>
    <w:rsid w:val="002D0797"/>
    <w:rsid w:val="002E3B8F"/>
    <w:rsid w:val="00386D72"/>
    <w:rsid w:val="003901A5"/>
    <w:rsid w:val="00394E53"/>
    <w:rsid w:val="003A4215"/>
    <w:rsid w:val="003B470B"/>
    <w:rsid w:val="003B78B3"/>
    <w:rsid w:val="003E16EF"/>
    <w:rsid w:val="00405D06"/>
    <w:rsid w:val="00407571"/>
    <w:rsid w:val="00410EB3"/>
    <w:rsid w:val="0042119B"/>
    <w:rsid w:val="00423E60"/>
    <w:rsid w:val="004352A5"/>
    <w:rsid w:val="00444B1E"/>
    <w:rsid w:val="00460600"/>
    <w:rsid w:val="00467F38"/>
    <w:rsid w:val="00480D05"/>
    <w:rsid w:val="00491D88"/>
    <w:rsid w:val="004A3FAD"/>
    <w:rsid w:val="004B1448"/>
    <w:rsid w:val="004B6188"/>
    <w:rsid w:val="004C245D"/>
    <w:rsid w:val="004D3A71"/>
    <w:rsid w:val="004E29B3"/>
    <w:rsid w:val="00500FE5"/>
    <w:rsid w:val="005210D1"/>
    <w:rsid w:val="0053486F"/>
    <w:rsid w:val="00536BEA"/>
    <w:rsid w:val="00547930"/>
    <w:rsid w:val="00565E1B"/>
    <w:rsid w:val="00571055"/>
    <w:rsid w:val="00583832"/>
    <w:rsid w:val="00590D07"/>
    <w:rsid w:val="005A0C9F"/>
    <w:rsid w:val="005A4F65"/>
    <w:rsid w:val="005B632E"/>
    <w:rsid w:val="005B7C0C"/>
    <w:rsid w:val="005D13BD"/>
    <w:rsid w:val="005D46B0"/>
    <w:rsid w:val="005F24C5"/>
    <w:rsid w:val="005F3776"/>
    <w:rsid w:val="005F656F"/>
    <w:rsid w:val="006102E8"/>
    <w:rsid w:val="00617995"/>
    <w:rsid w:val="00637A14"/>
    <w:rsid w:val="00640730"/>
    <w:rsid w:val="00647BEB"/>
    <w:rsid w:val="00660F42"/>
    <w:rsid w:val="0067777D"/>
    <w:rsid w:val="006A6C68"/>
    <w:rsid w:val="006B4D01"/>
    <w:rsid w:val="006C28B8"/>
    <w:rsid w:val="006D0948"/>
    <w:rsid w:val="006D3265"/>
    <w:rsid w:val="006E651A"/>
    <w:rsid w:val="007047BE"/>
    <w:rsid w:val="007224A8"/>
    <w:rsid w:val="00723595"/>
    <w:rsid w:val="007649A3"/>
    <w:rsid w:val="00780DD0"/>
    <w:rsid w:val="00784D58"/>
    <w:rsid w:val="00792F05"/>
    <w:rsid w:val="007D001E"/>
    <w:rsid w:val="007F50D7"/>
    <w:rsid w:val="0081278F"/>
    <w:rsid w:val="00823460"/>
    <w:rsid w:val="00832A9E"/>
    <w:rsid w:val="008418FB"/>
    <w:rsid w:val="00856FF5"/>
    <w:rsid w:val="008571DD"/>
    <w:rsid w:val="00863A76"/>
    <w:rsid w:val="0088061D"/>
    <w:rsid w:val="008811E6"/>
    <w:rsid w:val="0088481F"/>
    <w:rsid w:val="00886027"/>
    <w:rsid w:val="008D0F64"/>
    <w:rsid w:val="008D6863"/>
    <w:rsid w:val="008D6B4D"/>
    <w:rsid w:val="00911DF8"/>
    <w:rsid w:val="00921787"/>
    <w:rsid w:val="00923DCC"/>
    <w:rsid w:val="00935A82"/>
    <w:rsid w:val="00946E4D"/>
    <w:rsid w:val="009738AB"/>
    <w:rsid w:val="0098607C"/>
    <w:rsid w:val="009C18BE"/>
    <w:rsid w:val="009D070F"/>
    <w:rsid w:val="009E3DF7"/>
    <w:rsid w:val="00A16C80"/>
    <w:rsid w:val="00A321F4"/>
    <w:rsid w:val="00A57364"/>
    <w:rsid w:val="00A6736E"/>
    <w:rsid w:val="00A73554"/>
    <w:rsid w:val="00A82D42"/>
    <w:rsid w:val="00AB21E0"/>
    <w:rsid w:val="00AC3C72"/>
    <w:rsid w:val="00AC7ECF"/>
    <w:rsid w:val="00AF04D8"/>
    <w:rsid w:val="00B03B64"/>
    <w:rsid w:val="00B04133"/>
    <w:rsid w:val="00B2169F"/>
    <w:rsid w:val="00B327D0"/>
    <w:rsid w:val="00B33278"/>
    <w:rsid w:val="00B43DB0"/>
    <w:rsid w:val="00B45CCD"/>
    <w:rsid w:val="00B60872"/>
    <w:rsid w:val="00B664DF"/>
    <w:rsid w:val="00B83B70"/>
    <w:rsid w:val="00B86B75"/>
    <w:rsid w:val="00B873DE"/>
    <w:rsid w:val="00BA2E34"/>
    <w:rsid w:val="00BA3A0C"/>
    <w:rsid w:val="00BB5A92"/>
    <w:rsid w:val="00BC0476"/>
    <w:rsid w:val="00BC48D5"/>
    <w:rsid w:val="00BD64C6"/>
    <w:rsid w:val="00BE06AC"/>
    <w:rsid w:val="00C05AF0"/>
    <w:rsid w:val="00C12234"/>
    <w:rsid w:val="00C13182"/>
    <w:rsid w:val="00C20A23"/>
    <w:rsid w:val="00C26411"/>
    <w:rsid w:val="00C30931"/>
    <w:rsid w:val="00C36279"/>
    <w:rsid w:val="00C40701"/>
    <w:rsid w:val="00C47288"/>
    <w:rsid w:val="00C50ACD"/>
    <w:rsid w:val="00C5429B"/>
    <w:rsid w:val="00C6768C"/>
    <w:rsid w:val="00C75D39"/>
    <w:rsid w:val="00C84EC4"/>
    <w:rsid w:val="00C87A36"/>
    <w:rsid w:val="00C907AB"/>
    <w:rsid w:val="00CA2BCF"/>
    <w:rsid w:val="00CB563A"/>
    <w:rsid w:val="00CD0773"/>
    <w:rsid w:val="00CD41E3"/>
    <w:rsid w:val="00CE0317"/>
    <w:rsid w:val="00CE6B4F"/>
    <w:rsid w:val="00D13DE6"/>
    <w:rsid w:val="00D17123"/>
    <w:rsid w:val="00D220C1"/>
    <w:rsid w:val="00D32C20"/>
    <w:rsid w:val="00D542DE"/>
    <w:rsid w:val="00D670C9"/>
    <w:rsid w:val="00D72157"/>
    <w:rsid w:val="00D82FA9"/>
    <w:rsid w:val="00D95445"/>
    <w:rsid w:val="00DB03BA"/>
    <w:rsid w:val="00DB1F17"/>
    <w:rsid w:val="00DB5CEE"/>
    <w:rsid w:val="00DB673A"/>
    <w:rsid w:val="00DC6C0C"/>
    <w:rsid w:val="00DD702B"/>
    <w:rsid w:val="00DE7720"/>
    <w:rsid w:val="00DF15E2"/>
    <w:rsid w:val="00E315A3"/>
    <w:rsid w:val="00E31CB2"/>
    <w:rsid w:val="00E337B7"/>
    <w:rsid w:val="00E34082"/>
    <w:rsid w:val="00E4557E"/>
    <w:rsid w:val="00E56DBC"/>
    <w:rsid w:val="00E57AE1"/>
    <w:rsid w:val="00E63FFB"/>
    <w:rsid w:val="00E65846"/>
    <w:rsid w:val="00E7157F"/>
    <w:rsid w:val="00E81660"/>
    <w:rsid w:val="00E92007"/>
    <w:rsid w:val="00E938FD"/>
    <w:rsid w:val="00EB178B"/>
    <w:rsid w:val="00EB3355"/>
    <w:rsid w:val="00EC6E50"/>
    <w:rsid w:val="00EC7B2E"/>
    <w:rsid w:val="00ED0F8A"/>
    <w:rsid w:val="00ED7697"/>
    <w:rsid w:val="00EE5157"/>
    <w:rsid w:val="00EF57E8"/>
    <w:rsid w:val="00EF7C4A"/>
    <w:rsid w:val="00F017E1"/>
    <w:rsid w:val="00F42A5B"/>
    <w:rsid w:val="00F4630F"/>
    <w:rsid w:val="00F50E6E"/>
    <w:rsid w:val="00F52DA8"/>
    <w:rsid w:val="00F56142"/>
    <w:rsid w:val="00F72C13"/>
    <w:rsid w:val="00F8370A"/>
    <w:rsid w:val="00FA21D1"/>
    <w:rsid w:val="00FA704D"/>
    <w:rsid w:val="00FB407B"/>
    <w:rsid w:val="00FD726E"/>
    <w:rsid w:val="00FE2858"/>
    <w:rsid w:val="00FE41DE"/>
    <w:rsid w:val="00FE4795"/>
    <w:rsid w:val="00FE6B5E"/>
    <w:rsid w:val="00FF58BD"/>
    <w:rsid w:val="00FF74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3CE21"/>
  <w15:docId w15:val="{D9DB977E-0D5D-EB4B-8ABC-3332B6BD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178B"/>
    <w:pPr>
      <w:spacing w:after="0"/>
      <w:ind w:firstLine="360"/>
      <w:jc w:val="both"/>
    </w:pPr>
    <w:rPr>
      <w:rFonts w:ascii="CMU Serif Roman" w:hAnsi="CMU Serif Roman" w:cs="Times New Roman"/>
      <w:sz w:val="18"/>
      <w:szCs w:val="18"/>
      <w:lang w:val="en-GB"/>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ind w:left="720" w:right="720"/>
    </w:pPr>
    <w:rPr>
      <w:sz w:val="20"/>
      <w:szCs w:val="20"/>
    </w:rPr>
  </w:style>
  <w:style w:type="paragraph" w:styleId="Bibliography">
    <w:name w:val="Bibliography"/>
    <w:basedOn w:val="Normal"/>
    <w:qFormat/>
    <w:rsid w:val="005D13BD"/>
    <w:pPr>
      <w:ind w:left="180" w:hanging="180"/>
      <w:jc w:val="left"/>
    </w:pPr>
    <w:rPr>
      <w:rFonts w:cs="CMU Serif Roman"/>
      <w:lang w:val="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 w:type="paragraph" w:styleId="Revision">
    <w:name w:val="Revision"/>
    <w:hidden/>
    <w:semiHidden/>
    <w:rsid w:val="007649A3"/>
    <w:pPr>
      <w:spacing w:after="0"/>
    </w:pPr>
    <w:rPr>
      <w:rFonts w:ascii="CMU Serif Roman" w:hAnsi="CMU Serif Roman" w:cs="Times New Roman"/>
      <w:sz w:val="18"/>
      <w:szCs w:val="18"/>
      <w:lang w:val="en-GB"/>
    </w:rPr>
  </w:style>
  <w:style w:type="character" w:styleId="CommentReference">
    <w:name w:val="annotation reference"/>
    <w:basedOn w:val="DefaultParagraphFont"/>
    <w:semiHidden/>
    <w:unhideWhenUsed/>
    <w:rsid w:val="00FE2858"/>
    <w:rPr>
      <w:sz w:val="16"/>
      <w:szCs w:val="16"/>
    </w:rPr>
  </w:style>
  <w:style w:type="paragraph" w:styleId="CommentText">
    <w:name w:val="annotation text"/>
    <w:basedOn w:val="Normal"/>
    <w:link w:val="CommentTextChar"/>
    <w:semiHidden/>
    <w:unhideWhenUsed/>
    <w:rsid w:val="00FE2858"/>
    <w:rPr>
      <w:sz w:val="20"/>
      <w:szCs w:val="20"/>
    </w:rPr>
  </w:style>
  <w:style w:type="character" w:customStyle="1" w:styleId="CommentTextChar">
    <w:name w:val="Comment Text Char"/>
    <w:basedOn w:val="DefaultParagraphFont"/>
    <w:link w:val="CommentText"/>
    <w:semiHidden/>
    <w:rsid w:val="00FE2858"/>
    <w:rPr>
      <w:rFonts w:ascii="CMU Serif Roman" w:hAnsi="CMU Serif Roman" w:cs="Times New Roman"/>
      <w:sz w:val="20"/>
      <w:szCs w:val="20"/>
      <w:lang w:val="en-GB"/>
    </w:rPr>
  </w:style>
  <w:style w:type="paragraph" w:styleId="CommentSubject">
    <w:name w:val="annotation subject"/>
    <w:basedOn w:val="CommentText"/>
    <w:next w:val="CommentText"/>
    <w:link w:val="CommentSubjectChar"/>
    <w:semiHidden/>
    <w:unhideWhenUsed/>
    <w:rsid w:val="00FE2858"/>
    <w:rPr>
      <w:b/>
      <w:bCs/>
    </w:rPr>
  </w:style>
  <w:style w:type="character" w:customStyle="1" w:styleId="CommentSubjectChar">
    <w:name w:val="Comment Subject Char"/>
    <w:basedOn w:val="CommentTextChar"/>
    <w:link w:val="CommentSubject"/>
    <w:semiHidden/>
    <w:rsid w:val="00FE2858"/>
    <w:rPr>
      <w:rFonts w:ascii="CMU Serif Roman" w:hAnsi="CMU Serif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202436">
      <w:bodyDiv w:val="1"/>
      <w:marLeft w:val="0"/>
      <w:marRight w:val="0"/>
      <w:marTop w:val="0"/>
      <w:marBottom w:val="0"/>
      <w:divBdr>
        <w:top w:val="none" w:sz="0" w:space="0" w:color="auto"/>
        <w:left w:val="none" w:sz="0" w:space="0" w:color="auto"/>
        <w:bottom w:val="none" w:sz="0" w:space="0" w:color="auto"/>
        <w:right w:val="none" w:sz="0" w:space="0" w:color="auto"/>
      </w:divBdr>
    </w:div>
    <w:div w:id="21219511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74811-6E17-CB4F-87CC-742687A62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864</Words>
  <Characters>3912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A method to streamline p-hacking</vt:lpstr>
    </vt:vector>
  </TitlesOfParts>
  <Company/>
  <LinksUpToDate>false</LinksUpToDate>
  <CharactersWithSpaces>4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ethod to streamline p-hacking</dc:title>
  <dc:creator>Ian Hussey</dc:creator>
  <cp:lastModifiedBy>Ian Hussey</cp:lastModifiedBy>
  <cp:revision>4</cp:revision>
  <cp:lastPrinted>2020-09-28T12:10:00Z</cp:lastPrinted>
  <dcterms:created xsi:type="dcterms:W3CDTF">2020-09-28T12:10:00Z</dcterms:created>
  <dcterms:modified xsi:type="dcterms:W3CDTF">2020-09-2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RA1971n5"/&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